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BDA26" w14:textId="77777777" w:rsidR="00A14C43" w:rsidRDefault="008F7E79">
      <w:pPr>
        <w:rPr>
          <w:u w:val="single"/>
        </w:rPr>
      </w:pPr>
      <w:r>
        <w:rPr>
          <w:u w:val="single"/>
        </w:rPr>
        <w:t>Model Entry form</w:t>
      </w:r>
    </w:p>
    <w:tbl>
      <w:tblPr>
        <w:tblStyle w:val="a"/>
        <w:tblW w:w="7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15"/>
        <w:gridCol w:w="4935"/>
      </w:tblGrid>
      <w:tr w:rsidR="00A14C43" w14:paraId="24BD5B02" w14:textId="77777777">
        <w:tc>
          <w:tcPr>
            <w:tcW w:w="7650" w:type="dxa"/>
            <w:gridSpan w:val="2"/>
            <w:shd w:val="clear" w:color="auto" w:fill="D0CECE"/>
          </w:tcPr>
          <w:p w14:paraId="4E7CCC7B" w14:textId="77777777" w:rsidR="00A14C43" w:rsidRDefault="008F7E79">
            <w:pPr>
              <w:jc w:val="center"/>
              <w:rPr>
                <w:b/>
                <w:i/>
              </w:rPr>
            </w:pPr>
            <w:r>
              <w:rPr>
                <w:b/>
                <w:i/>
              </w:rPr>
              <w:t>General Information</w:t>
            </w:r>
          </w:p>
        </w:tc>
      </w:tr>
      <w:tr w:rsidR="00A14C43" w14:paraId="03FF1878" w14:textId="77777777">
        <w:tc>
          <w:tcPr>
            <w:tcW w:w="2715" w:type="dxa"/>
            <w:shd w:val="clear" w:color="auto" w:fill="D0CECE"/>
          </w:tcPr>
          <w:p w14:paraId="0F592AC7" w14:textId="77777777" w:rsidR="00A14C43" w:rsidRDefault="008F7E79">
            <w:r>
              <w:t>Acronym of the model:</w:t>
            </w:r>
          </w:p>
        </w:tc>
        <w:tc>
          <w:tcPr>
            <w:tcW w:w="4935" w:type="dxa"/>
          </w:tcPr>
          <w:p w14:paraId="6ACADFF8" w14:textId="767DDFED" w:rsidR="00A14C43" w:rsidRDefault="00813FC9">
            <w:r>
              <w:t>GOTM</w:t>
            </w:r>
          </w:p>
        </w:tc>
      </w:tr>
      <w:tr w:rsidR="00A14C43" w14:paraId="0497CF9C" w14:textId="77777777">
        <w:tc>
          <w:tcPr>
            <w:tcW w:w="2715" w:type="dxa"/>
            <w:shd w:val="clear" w:color="auto" w:fill="D0CECE"/>
          </w:tcPr>
          <w:p w14:paraId="6C5A724E" w14:textId="77777777" w:rsidR="00A14C43" w:rsidRDefault="008F7E79">
            <w:r>
              <w:t>Full name of the model:</w:t>
            </w:r>
          </w:p>
        </w:tc>
        <w:tc>
          <w:tcPr>
            <w:tcW w:w="4935" w:type="dxa"/>
          </w:tcPr>
          <w:p w14:paraId="64E01BCF" w14:textId="687B730F" w:rsidR="00A14C43" w:rsidRDefault="00813FC9">
            <w:r>
              <w:t>General Ocean Turbulence Model</w:t>
            </w:r>
          </w:p>
        </w:tc>
      </w:tr>
      <w:tr w:rsidR="00A14C43" w14:paraId="0958825A" w14:textId="77777777">
        <w:tc>
          <w:tcPr>
            <w:tcW w:w="2715" w:type="dxa"/>
            <w:shd w:val="clear" w:color="auto" w:fill="D0CECE"/>
          </w:tcPr>
          <w:p w14:paraId="4F044D5E" w14:textId="77777777" w:rsidR="00A14C43" w:rsidRDefault="00850F04">
            <w:r>
              <w:t>Model components</w:t>
            </w:r>
            <w:r w:rsidR="008F7E79">
              <w:t>:</w:t>
            </w:r>
          </w:p>
        </w:tc>
        <w:tc>
          <w:tcPr>
            <w:tcW w:w="4935" w:type="dxa"/>
          </w:tcPr>
          <w:p w14:paraId="7318E3BD" w14:textId="2BA1D491" w:rsidR="00A14C43" w:rsidRDefault="00346414">
            <w:pPr>
              <w:tabs>
                <w:tab w:val="left" w:pos="2130"/>
              </w:tabs>
            </w:pPr>
            <w:sdt>
              <w:sdtPr>
                <w:id w:val="612943205"/>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rsidR="008F7E79">
              <w:t>Hydrodynamic</w:t>
            </w:r>
            <w:r w:rsidR="00850F04">
              <w:t>s</w:t>
            </w:r>
            <w:r w:rsidR="008F7E79">
              <w:t xml:space="preserve">               </w:t>
            </w:r>
          </w:p>
          <w:p w14:paraId="1CE5CCA3" w14:textId="7F1C5E8E" w:rsidR="00A14C43" w:rsidRDefault="00346414">
            <w:pPr>
              <w:tabs>
                <w:tab w:val="left" w:pos="2130"/>
              </w:tabs>
            </w:pPr>
            <w:sdt>
              <w:sdtPr>
                <w:id w:val="-169331332"/>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rsidR="00850F04">
              <w:t>Chemistry</w:t>
            </w:r>
            <w:r w:rsidR="008F7E79">
              <w:t xml:space="preserve">                 </w:t>
            </w:r>
          </w:p>
          <w:p w14:paraId="36E8502C" w14:textId="6C4DC1B7" w:rsidR="00A14C43" w:rsidRDefault="00346414" w:rsidP="00850F04">
            <w:pPr>
              <w:tabs>
                <w:tab w:val="left" w:pos="2130"/>
              </w:tabs>
              <w:rPr>
                <w:rFonts w:ascii="MS Gothic" w:eastAsia="MS Gothic" w:hAnsi="MS Gothic" w:cs="MS Gothic"/>
              </w:rPr>
            </w:pPr>
            <w:sdt>
              <w:sdtPr>
                <w:id w:val="1298565168"/>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rsidR="00850F04">
              <w:t>Biology</w:t>
            </w:r>
            <w:r w:rsidR="008F7E79">
              <w:t xml:space="preserve">  </w:t>
            </w:r>
          </w:p>
        </w:tc>
      </w:tr>
      <w:tr w:rsidR="00A14C43" w14:paraId="4ED8EDB0" w14:textId="77777777">
        <w:tc>
          <w:tcPr>
            <w:tcW w:w="2715" w:type="dxa"/>
            <w:shd w:val="clear" w:color="auto" w:fill="D0CECE"/>
          </w:tcPr>
          <w:p w14:paraId="238D6C6C" w14:textId="77777777" w:rsidR="00A14C43" w:rsidRDefault="008F7E79">
            <w:r>
              <w:t>Supported platforms:</w:t>
            </w:r>
          </w:p>
        </w:tc>
        <w:tc>
          <w:tcPr>
            <w:tcW w:w="4935" w:type="dxa"/>
          </w:tcPr>
          <w:p w14:paraId="038527C8" w14:textId="6725DECE" w:rsidR="00A14C43" w:rsidRDefault="008F7E79">
            <w:r>
              <w:t>Windows</w:t>
            </w:r>
            <w:r>
              <w:tab/>
            </w:r>
            <w:sdt>
              <w:sdtPr>
                <w:id w:val="-1708017497"/>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p>
          <w:p w14:paraId="2653CE24" w14:textId="0C24D713" w:rsidR="00A14C43" w:rsidRDefault="008F7E79">
            <w:r>
              <w:t>Mac</w:t>
            </w:r>
            <w:r>
              <w:tab/>
            </w:r>
            <w:r>
              <w:tab/>
            </w:r>
            <w:sdt>
              <w:sdtPr>
                <w:id w:val="533625817"/>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p>
          <w:p w14:paraId="7818148A" w14:textId="6222D211" w:rsidR="00A14C43" w:rsidRDefault="008F7E79">
            <w:r>
              <w:t>Linux</w:t>
            </w:r>
            <w:r>
              <w:tab/>
            </w:r>
            <w:r>
              <w:tab/>
            </w:r>
            <w:sdt>
              <w:sdtPr>
                <w:id w:val="1678692593"/>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p>
        </w:tc>
      </w:tr>
      <w:tr w:rsidR="00A14C43" w14:paraId="446A2499" w14:textId="77777777">
        <w:tc>
          <w:tcPr>
            <w:tcW w:w="2715" w:type="dxa"/>
            <w:shd w:val="clear" w:color="auto" w:fill="D0CECE"/>
          </w:tcPr>
          <w:p w14:paraId="73236701" w14:textId="77777777" w:rsidR="00A14C43" w:rsidRDefault="008F7E79">
            <w:r>
              <w:t>Programming languages:</w:t>
            </w:r>
          </w:p>
        </w:tc>
        <w:tc>
          <w:tcPr>
            <w:tcW w:w="4935" w:type="dxa"/>
          </w:tcPr>
          <w:p w14:paraId="30338B0C" w14:textId="2802D65B" w:rsidR="00A14C43" w:rsidRDefault="00813FC9">
            <w:r>
              <w:t>Fortran</w:t>
            </w:r>
          </w:p>
        </w:tc>
      </w:tr>
      <w:tr w:rsidR="00A14C43" w14:paraId="0BF64BFA" w14:textId="77777777">
        <w:tc>
          <w:tcPr>
            <w:tcW w:w="2715" w:type="dxa"/>
            <w:shd w:val="clear" w:color="auto" w:fill="D0CECE"/>
          </w:tcPr>
          <w:p w14:paraId="370AE83C" w14:textId="77777777" w:rsidR="00A14C43" w:rsidRDefault="008F7E79">
            <w:r>
              <w:t>Still maintained:</w:t>
            </w:r>
          </w:p>
        </w:tc>
        <w:tc>
          <w:tcPr>
            <w:tcW w:w="4935" w:type="dxa"/>
          </w:tcPr>
          <w:p w14:paraId="387C19CB" w14:textId="3C7A9D62" w:rsidR="00A14C43" w:rsidRDefault="008F7E79">
            <w:r>
              <w:t xml:space="preserve"> </w:t>
            </w:r>
            <w:sdt>
              <w:sdtPr>
                <w:id w:val="-1963955719"/>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Yes, by </w:t>
            </w:r>
            <w:r w:rsidR="00813FC9">
              <w:t>Bolding &amp; Bruggeman</w:t>
            </w:r>
            <w:r>
              <w:tab/>
            </w:r>
            <w:r>
              <w:tab/>
            </w:r>
            <w:sdt>
              <w:sdtPr>
                <w:id w:val="-921570716"/>
                <w14:checkbox>
                  <w14:checked w14:val="0"/>
                  <w14:checkedState w14:val="2612" w14:font="MS Gothic"/>
                  <w14:uncheckedState w14:val="2610" w14:font="MS Gothic"/>
                </w14:checkbox>
              </w:sdtPr>
              <w:sdtEndPr/>
              <w:sdtContent>
                <w:r w:rsidR="00850F04">
                  <w:rPr>
                    <w:rFonts w:ascii="MS Gothic" w:eastAsia="MS Gothic" w:hAnsi="MS Gothic" w:hint="eastAsia"/>
                  </w:rPr>
                  <w:t>☐</w:t>
                </w:r>
              </w:sdtContent>
            </w:sdt>
            <w:r>
              <w:t xml:space="preserve"> No</w:t>
            </w:r>
          </w:p>
        </w:tc>
      </w:tr>
      <w:tr w:rsidR="00A14C43" w14:paraId="374318FE" w14:textId="77777777">
        <w:tc>
          <w:tcPr>
            <w:tcW w:w="2715" w:type="dxa"/>
            <w:shd w:val="clear" w:color="auto" w:fill="D0CECE"/>
          </w:tcPr>
          <w:p w14:paraId="02CD7763" w14:textId="77777777" w:rsidR="00A14C43" w:rsidRDefault="008F7E79">
            <w:r>
              <w:t>Most recent version</w:t>
            </w:r>
          </w:p>
        </w:tc>
        <w:tc>
          <w:tcPr>
            <w:tcW w:w="4935" w:type="dxa"/>
          </w:tcPr>
          <w:p w14:paraId="1F69C1F8" w14:textId="541C4985" w:rsidR="00A14C43" w:rsidRDefault="00813FC9">
            <w:r>
              <w:t>5.2</w:t>
            </w:r>
          </w:p>
        </w:tc>
      </w:tr>
      <w:tr w:rsidR="00A14C43" w14:paraId="60757B69" w14:textId="77777777">
        <w:tc>
          <w:tcPr>
            <w:tcW w:w="7650" w:type="dxa"/>
            <w:gridSpan w:val="2"/>
            <w:shd w:val="clear" w:color="auto" w:fill="D0CECE"/>
          </w:tcPr>
          <w:p w14:paraId="2422A736" w14:textId="77777777" w:rsidR="00A14C43" w:rsidRDefault="008F7E79" w:rsidP="00850F04">
            <w:pPr>
              <w:jc w:val="center"/>
              <w:rPr>
                <w:b/>
                <w:i/>
              </w:rPr>
            </w:pPr>
            <w:r>
              <w:rPr>
                <w:b/>
                <w:i/>
              </w:rPr>
              <w:t xml:space="preserve">Model </w:t>
            </w:r>
            <w:r w:rsidR="00850F04">
              <w:rPr>
                <w:b/>
                <w:i/>
              </w:rPr>
              <w:t>S</w:t>
            </w:r>
            <w:r>
              <w:rPr>
                <w:b/>
                <w:i/>
              </w:rPr>
              <w:t>tructure</w:t>
            </w:r>
            <w:r w:rsidR="00850F04">
              <w:rPr>
                <w:b/>
                <w:i/>
              </w:rPr>
              <w:t xml:space="preserve"> and Spatial Domain</w:t>
            </w:r>
          </w:p>
        </w:tc>
      </w:tr>
      <w:tr w:rsidR="00A14C43" w14:paraId="73AD5BF4" w14:textId="77777777">
        <w:tc>
          <w:tcPr>
            <w:tcW w:w="7650" w:type="dxa"/>
            <w:gridSpan w:val="2"/>
          </w:tcPr>
          <w:p w14:paraId="160C5F36" w14:textId="67D1B6B5" w:rsidR="00A14C43" w:rsidRDefault="008F7E79">
            <w:r>
              <w:t xml:space="preserve"> </w:t>
            </w:r>
            <w:sdt>
              <w:sdtPr>
                <w:id w:val="303828514"/>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Needs compilation</w:t>
            </w:r>
            <w:r>
              <w:tab/>
            </w:r>
            <w:r>
              <w:tab/>
            </w:r>
            <w:sdt>
              <w:sdtPr>
                <w:id w:val="-1421023630"/>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Executables are available</w:t>
            </w:r>
          </w:p>
        </w:tc>
      </w:tr>
      <w:tr w:rsidR="00A14C43" w14:paraId="08591B92" w14:textId="77777777">
        <w:tc>
          <w:tcPr>
            <w:tcW w:w="7650" w:type="dxa"/>
            <w:gridSpan w:val="2"/>
          </w:tcPr>
          <w:p w14:paraId="5CAD8877" w14:textId="59207219" w:rsidR="00A14C43" w:rsidRDefault="008F7E79">
            <w:r>
              <w:t xml:space="preserve"> </w:t>
            </w:r>
            <w:sdt>
              <w:sdtPr>
                <w:id w:val="117570247"/>
                <w14:checkbox>
                  <w14:checked w14:val="0"/>
                  <w14:checkedState w14:val="2612" w14:font="MS Gothic"/>
                  <w14:uncheckedState w14:val="2610" w14:font="MS Gothic"/>
                </w14:checkbox>
              </w:sdtPr>
              <w:sdtEndPr/>
              <w:sdtContent>
                <w:r w:rsidR="00850F04">
                  <w:rPr>
                    <w:rFonts w:ascii="MS Gothic" w:eastAsia="MS Gothic" w:hAnsi="MS Gothic" w:hint="eastAsia"/>
                  </w:rPr>
                  <w:t>☐</w:t>
                </w:r>
              </w:sdtContent>
            </w:sdt>
            <w:r>
              <w:t xml:space="preserve"> 0D</w:t>
            </w:r>
            <w:r>
              <w:tab/>
            </w:r>
            <w:r>
              <w:tab/>
            </w:r>
            <w:sdt>
              <w:sdtPr>
                <w:id w:val="253561982"/>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1D</w:t>
            </w:r>
            <w:r>
              <w:tab/>
            </w:r>
            <w:r>
              <w:tab/>
            </w:r>
            <w:sdt>
              <w:sdtPr>
                <w:id w:val="-1897186360"/>
                <w14:checkbox>
                  <w14:checked w14:val="0"/>
                  <w14:checkedState w14:val="2612" w14:font="MS Gothic"/>
                  <w14:uncheckedState w14:val="2610" w14:font="MS Gothic"/>
                </w14:checkbox>
              </w:sdtPr>
              <w:sdtEndPr/>
              <w:sdtContent>
                <w:r w:rsidR="00850F04">
                  <w:rPr>
                    <w:rFonts w:ascii="MS Gothic" w:eastAsia="MS Gothic" w:hAnsi="MS Gothic" w:hint="eastAsia"/>
                  </w:rPr>
                  <w:t>☐</w:t>
                </w:r>
              </w:sdtContent>
            </w:sdt>
            <w:r>
              <w:t xml:space="preserve"> 2D (horizontal)</w:t>
            </w:r>
            <w:r>
              <w:tab/>
            </w:r>
            <w:sdt>
              <w:sdtPr>
                <w:id w:val="-1083992820"/>
                <w14:checkbox>
                  <w14:checked w14:val="0"/>
                  <w14:checkedState w14:val="2612" w14:font="MS Gothic"/>
                  <w14:uncheckedState w14:val="2610" w14:font="MS Gothic"/>
                </w14:checkbox>
              </w:sdtPr>
              <w:sdtEndPr/>
              <w:sdtContent>
                <w:r w:rsidR="00850F04">
                  <w:rPr>
                    <w:rFonts w:ascii="MS Gothic" w:eastAsia="MS Gothic" w:hAnsi="MS Gothic" w:hint="eastAsia"/>
                  </w:rPr>
                  <w:t>☐</w:t>
                </w:r>
              </w:sdtContent>
            </w:sdt>
            <w:r>
              <w:t xml:space="preserve"> 2D (vertical)</w:t>
            </w:r>
            <w:r>
              <w:tab/>
            </w:r>
            <w:sdt>
              <w:sdtPr>
                <w:id w:val="1349986483"/>
                <w14:checkbox>
                  <w14:checked w14:val="0"/>
                  <w14:checkedState w14:val="2612" w14:font="MS Gothic"/>
                  <w14:uncheckedState w14:val="2610" w14:font="MS Gothic"/>
                </w14:checkbox>
              </w:sdtPr>
              <w:sdtEndPr/>
              <w:sdtContent>
                <w:r w:rsidR="00850F04">
                  <w:rPr>
                    <w:rFonts w:ascii="MS Gothic" w:eastAsia="MS Gothic" w:hAnsi="MS Gothic" w:hint="eastAsia"/>
                  </w:rPr>
                  <w:t>☐</w:t>
                </w:r>
              </w:sdtContent>
            </w:sdt>
            <w:r>
              <w:t xml:space="preserve"> 3D</w:t>
            </w:r>
          </w:p>
        </w:tc>
      </w:tr>
      <w:tr w:rsidR="00A14C43" w14:paraId="12BEC573" w14:textId="77777777">
        <w:tc>
          <w:tcPr>
            <w:tcW w:w="7650" w:type="dxa"/>
            <w:gridSpan w:val="2"/>
          </w:tcPr>
          <w:p w14:paraId="5D835773" w14:textId="0DB279B3" w:rsidR="00A14C43" w:rsidRDefault="008F7E79" w:rsidP="00850F04">
            <w:r>
              <w:t xml:space="preserve"> </w:t>
            </w:r>
            <w:sdt>
              <w:sdtPr>
                <w:id w:val="-780563771"/>
                <w14:checkbox>
                  <w14:checked w14:val="0"/>
                  <w14:checkedState w14:val="2612" w14:font="MS Gothic"/>
                  <w14:uncheckedState w14:val="2610" w14:font="MS Gothic"/>
                </w14:checkbox>
              </w:sdtPr>
              <w:sdtEndPr/>
              <w:sdtContent>
                <w:r w:rsidR="00850F04">
                  <w:rPr>
                    <w:rFonts w:ascii="MS Gothic" w:eastAsia="MS Gothic" w:hAnsi="MS Gothic" w:hint="eastAsia"/>
                  </w:rPr>
                  <w:t>☐</w:t>
                </w:r>
              </w:sdtContent>
            </w:sdt>
            <w:r w:rsidR="00850F04">
              <w:t xml:space="preserve"> Flexible grid</w:t>
            </w:r>
            <w:r>
              <w:tab/>
            </w:r>
            <w:r>
              <w:tab/>
            </w:r>
            <w:sdt>
              <w:sdtPr>
                <w:id w:val="-2063703326"/>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w:t>
            </w:r>
            <w:r w:rsidR="00850F04">
              <w:t>Fixed grid</w:t>
            </w:r>
            <w:r>
              <w:tab/>
            </w:r>
            <w:r>
              <w:tab/>
              <w:t>Other:</w:t>
            </w:r>
          </w:p>
        </w:tc>
      </w:tr>
      <w:tr w:rsidR="00A14C43" w14:paraId="724ADC88" w14:textId="77777777">
        <w:tc>
          <w:tcPr>
            <w:tcW w:w="7650" w:type="dxa"/>
            <w:gridSpan w:val="2"/>
          </w:tcPr>
          <w:p w14:paraId="3BA98B1E" w14:textId="1FD06CD1" w:rsidR="00A14C43" w:rsidRDefault="008F7E79" w:rsidP="00850F04">
            <w:r>
              <w:t xml:space="preserve"> </w:t>
            </w:r>
            <w:sdt>
              <w:sdtPr>
                <w:id w:val="-383095087"/>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Mass balance included</w:t>
            </w:r>
            <w:r w:rsidR="00850F04">
              <w:tab/>
            </w:r>
            <w:sdt>
              <w:sdtPr>
                <w:id w:val="-569344721"/>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rsidR="00850F04">
              <w:t xml:space="preserve"> Catchment model</w:t>
            </w:r>
          </w:p>
        </w:tc>
      </w:tr>
      <w:tr w:rsidR="00A14C43" w14:paraId="0C7BF26D" w14:textId="77777777">
        <w:tc>
          <w:tcPr>
            <w:tcW w:w="7650" w:type="dxa"/>
            <w:gridSpan w:val="2"/>
            <w:shd w:val="clear" w:color="auto" w:fill="D0CECE"/>
          </w:tcPr>
          <w:p w14:paraId="3CFB370E" w14:textId="77777777" w:rsidR="00A14C43" w:rsidRDefault="008F7E79" w:rsidP="00850F04">
            <w:pPr>
              <w:jc w:val="center"/>
              <w:rPr>
                <w:b/>
                <w:i/>
              </w:rPr>
            </w:pPr>
            <w:r>
              <w:rPr>
                <w:b/>
                <w:i/>
              </w:rPr>
              <w:t xml:space="preserve">Model </w:t>
            </w:r>
            <w:r w:rsidR="00850F04">
              <w:rPr>
                <w:b/>
                <w:i/>
              </w:rPr>
              <w:t>D</w:t>
            </w:r>
            <w:r>
              <w:rPr>
                <w:b/>
                <w:i/>
              </w:rPr>
              <w:t>escription</w:t>
            </w:r>
          </w:p>
        </w:tc>
      </w:tr>
      <w:tr w:rsidR="00A14C43" w14:paraId="62B3D565" w14:textId="77777777">
        <w:tc>
          <w:tcPr>
            <w:tcW w:w="2715" w:type="dxa"/>
          </w:tcPr>
          <w:p w14:paraId="0A0FE703" w14:textId="77777777" w:rsidR="00A14C43" w:rsidRDefault="008F7E79">
            <w:r>
              <w:t>Model Objective:</w:t>
            </w:r>
          </w:p>
        </w:tc>
        <w:tc>
          <w:tcPr>
            <w:tcW w:w="4935" w:type="dxa"/>
          </w:tcPr>
          <w:p w14:paraId="1F1E2666" w14:textId="5DEBADB7" w:rsidR="00A14C43" w:rsidRDefault="00813FC9" w:rsidP="00813FC9">
            <w:r>
              <w:t>It is a one-dimensional</w:t>
            </w:r>
            <w:r>
              <w:t xml:space="preserve"> </w:t>
            </w:r>
            <w:r>
              <w:t>water column model for the most important hydrodynamic and thermodynamic processes</w:t>
            </w:r>
            <w:r>
              <w:t xml:space="preserve"> </w:t>
            </w:r>
            <w:r>
              <w:t>related to vertical mixing in natural waters.</w:t>
            </w:r>
          </w:p>
        </w:tc>
      </w:tr>
      <w:tr w:rsidR="00A14C43" w14:paraId="21B35C3C" w14:textId="77777777">
        <w:tc>
          <w:tcPr>
            <w:tcW w:w="2715" w:type="dxa"/>
          </w:tcPr>
          <w:p w14:paraId="280E6254" w14:textId="77777777" w:rsidR="00A14C43" w:rsidRDefault="008F7E79">
            <w:r>
              <w:t>Specific application:</w:t>
            </w:r>
          </w:p>
          <w:p w14:paraId="4ADEF3CD" w14:textId="77777777" w:rsidR="00A14C43" w:rsidRDefault="008F7E79">
            <w:pPr>
              <w:rPr>
                <w:i/>
              </w:rPr>
            </w:pPr>
            <w:r>
              <w:rPr>
                <w:i/>
              </w:rPr>
              <w:t>(Please include example(s))</w:t>
            </w:r>
          </w:p>
        </w:tc>
        <w:tc>
          <w:tcPr>
            <w:tcW w:w="4935" w:type="dxa"/>
          </w:tcPr>
          <w:p w14:paraId="663BDDA8" w14:textId="130B75E3" w:rsidR="00A14C43" w:rsidRDefault="00EA1CE2">
            <w:r>
              <w:t>Modelling 1-dimensional thermodynamics in a lake, modelling DOC dynamics in a lake</w:t>
            </w:r>
          </w:p>
        </w:tc>
      </w:tr>
      <w:tr w:rsidR="00A14C43" w14:paraId="7E10B48F" w14:textId="77777777">
        <w:tc>
          <w:tcPr>
            <w:tcW w:w="2715" w:type="dxa"/>
          </w:tcPr>
          <w:p w14:paraId="78E63A57" w14:textId="77777777" w:rsidR="00A14C43" w:rsidRDefault="008F7E79">
            <w:r>
              <w:t>Background knowledge needed to run model:</w:t>
            </w:r>
          </w:p>
        </w:tc>
        <w:tc>
          <w:tcPr>
            <w:tcW w:w="4935" w:type="dxa"/>
          </w:tcPr>
          <w:p w14:paraId="335925ED" w14:textId="445D17F8" w:rsidR="00A14C43" w:rsidRDefault="00EA1CE2">
            <w:r>
              <w:t>Knowledge o</w:t>
            </w:r>
            <w:r w:rsidR="00DE19B2">
              <w:t>f how to work with namelist files. Basic understanding of lake physics</w:t>
            </w:r>
          </w:p>
        </w:tc>
      </w:tr>
      <w:tr w:rsidR="00A14C43" w14:paraId="3B4CE77A" w14:textId="77777777">
        <w:tc>
          <w:tcPr>
            <w:tcW w:w="2715" w:type="dxa"/>
          </w:tcPr>
          <w:p w14:paraId="61EBCC61" w14:textId="77777777" w:rsidR="00A14C43" w:rsidRDefault="008F7E79">
            <w:r>
              <w:t>Basic procedures:</w:t>
            </w:r>
          </w:p>
          <w:p w14:paraId="2E0C9DF3" w14:textId="77777777" w:rsidR="00A14C43" w:rsidRDefault="008F7E79">
            <w:r>
              <w:t>(</w:t>
            </w:r>
            <w:r>
              <w:rPr>
                <w:i/>
              </w:rPr>
              <w:t>Describe the procedure step-by-step</w:t>
            </w:r>
            <w:r>
              <w:t>)</w:t>
            </w:r>
          </w:p>
        </w:tc>
        <w:tc>
          <w:tcPr>
            <w:tcW w:w="4935" w:type="dxa"/>
          </w:tcPr>
          <w:p w14:paraId="41E1B4E9" w14:textId="12D134D2" w:rsidR="00A14C43" w:rsidRDefault="00DE19B2">
            <w:r>
              <w:t>Formatting of input files, editing of XML file, using python editscenario to prepare namelist files to run the model, run the model</w:t>
            </w:r>
          </w:p>
          <w:p w14:paraId="0AE62CAF" w14:textId="77777777" w:rsidR="00A14C43" w:rsidRDefault="00A14C43"/>
        </w:tc>
      </w:tr>
      <w:tr w:rsidR="00A14C43" w14:paraId="3DD661B5" w14:textId="77777777">
        <w:tc>
          <w:tcPr>
            <w:tcW w:w="7650" w:type="dxa"/>
            <w:gridSpan w:val="2"/>
          </w:tcPr>
          <w:p w14:paraId="10590C1D" w14:textId="77777777" w:rsidR="00A14C43" w:rsidRDefault="008F7E79">
            <w:r>
              <w:rPr>
                <w:i/>
              </w:rPr>
              <w:t>Here you can add a more detailed description of the model here (up to 250 words)</w:t>
            </w:r>
            <w:r>
              <w:t>:</w:t>
            </w:r>
          </w:p>
          <w:p w14:paraId="43327161" w14:textId="77777777" w:rsidR="00A14C43" w:rsidRDefault="00A14C43"/>
          <w:p w14:paraId="01345C9A" w14:textId="77777777" w:rsidR="00A14C43" w:rsidRDefault="00A14C43"/>
          <w:p w14:paraId="50D12290" w14:textId="77777777" w:rsidR="00A14C43" w:rsidRDefault="00A14C43"/>
          <w:p w14:paraId="0227C503" w14:textId="77777777" w:rsidR="00A14C43" w:rsidRDefault="00A14C43"/>
          <w:p w14:paraId="4ABDA2BC" w14:textId="77777777" w:rsidR="00A14C43" w:rsidRDefault="00A14C43"/>
          <w:p w14:paraId="6818EB4D" w14:textId="77777777" w:rsidR="00A14C43" w:rsidRDefault="00A14C43"/>
          <w:p w14:paraId="1F07D41F" w14:textId="77777777" w:rsidR="00A14C43" w:rsidRDefault="00A14C43"/>
          <w:p w14:paraId="0A61795D" w14:textId="77777777" w:rsidR="00A14C43" w:rsidRDefault="00A14C43"/>
          <w:p w14:paraId="58799EEE" w14:textId="77777777" w:rsidR="00A14C43" w:rsidRDefault="00A14C43"/>
          <w:p w14:paraId="4CD2E880" w14:textId="77777777" w:rsidR="00A14C43" w:rsidRDefault="00A14C43"/>
          <w:p w14:paraId="522E60BF" w14:textId="77777777" w:rsidR="00A14C43" w:rsidRDefault="00A14C43"/>
          <w:p w14:paraId="58426EF4" w14:textId="77777777" w:rsidR="00A14C43" w:rsidRDefault="00A14C43"/>
          <w:p w14:paraId="07A7723E" w14:textId="77777777" w:rsidR="00A14C43" w:rsidRDefault="00A14C43"/>
        </w:tc>
      </w:tr>
      <w:tr w:rsidR="00A14C43" w14:paraId="33708BB4" w14:textId="77777777">
        <w:tc>
          <w:tcPr>
            <w:tcW w:w="2715" w:type="dxa"/>
          </w:tcPr>
          <w:p w14:paraId="646F2489" w14:textId="77777777" w:rsidR="00A14C43" w:rsidRDefault="008F7E79">
            <w:r>
              <w:t>Link to website(s) and/or manual:</w:t>
            </w:r>
          </w:p>
        </w:tc>
        <w:tc>
          <w:tcPr>
            <w:tcW w:w="4935" w:type="dxa"/>
          </w:tcPr>
          <w:p w14:paraId="16D97610" w14:textId="09BB18D1" w:rsidR="00A14C43" w:rsidRDefault="00813FC9">
            <w:hyperlink r:id="rId6" w:history="1">
              <w:r>
                <w:rPr>
                  <w:rStyle w:val="Hyperlink"/>
                </w:rPr>
                <w:t>https://gotm.net/</w:t>
              </w:r>
            </w:hyperlink>
          </w:p>
          <w:p w14:paraId="2F92F292" w14:textId="790CC25F" w:rsidR="00A14C43" w:rsidRDefault="00813FC9">
            <w:hyperlink r:id="rId7" w:history="1">
              <w:r>
                <w:rPr>
                  <w:rStyle w:val="Hyperlink"/>
                </w:rPr>
                <w:t>https://gotm.net/manual/stable/pdf/a4.pdf</w:t>
              </w:r>
            </w:hyperlink>
          </w:p>
        </w:tc>
      </w:tr>
      <w:tr w:rsidR="00A14C43" w14:paraId="0F742346" w14:textId="77777777">
        <w:tc>
          <w:tcPr>
            <w:tcW w:w="7650" w:type="dxa"/>
            <w:gridSpan w:val="2"/>
            <w:shd w:val="clear" w:color="auto" w:fill="D0CECE"/>
          </w:tcPr>
          <w:p w14:paraId="7FAC48DC" w14:textId="77777777" w:rsidR="00A14C43" w:rsidRDefault="00850F04">
            <w:pPr>
              <w:jc w:val="center"/>
              <w:rPr>
                <w:b/>
                <w:i/>
              </w:rPr>
            </w:pPr>
            <w:r>
              <w:rPr>
                <w:b/>
                <w:i/>
              </w:rPr>
              <w:t>Model C</w:t>
            </w:r>
            <w:r w:rsidR="008F7E79">
              <w:rPr>
                <w:b/>
                <w:i/>
              </w:rPr>
              <w:t>haracteristics</w:t>
            </w:r>
          </w:p>
        </w:tc>
      </w:tr>
      <w:tr w:rsidR="00A14C43" w14:paraId="7007CEF4" w14:textId="77777777">
        <w:trPr>
          <w:trHeight w:val="1040"/>
        </w:trPr>
        <w:tc>
          <w:tcPr>
            <w:tcW w:w="2715" w:type="dxa"/>
            <w:vMerge w:val="restart"/>
            <w:shd w:val="clear" w:color="auto" w:fill="D0CECE"/>
          </w:tcPr>
          <w:p w14:paraId="7579F7F0" w14:textId="77777777" w:rsidR="00A14C43" w:rsidRDefault="008F7E79">
            <w:r>
              <w:lastRenderedPageBreak/>
              <w:t>Input variables:</w:t>
            </w:r>
          </w:p>
          <w:p w14:paraId="6329A547" w14:textId="77777777" w:rsidR="00A14C43" w:rsidRDefault="00A14C43"/>
        </w:tc>
        <w:tc>
          <w:tcPr>
            <w:tcW w:w="4935" w:type="dxa"/>
          </w:tcPr>
          <w:p w14:paraId="4FB66EA2" w14:textId="77777777" w:rsidR="00A14C43" w:rsidRDefault="008F7E79">
            <w:pPr>
              <w:rPr>
                <w:i/>
              </w:rPr>
            </w:pPr>
            <w:r>
              <w:rPr>
                <w:i/>
              </w:rPr>
              <w:t>Obligatory</w:t>
            </w:r>
            <w:r>
              <w:t>:</w:t>
            </w:r>
          </w:p>
          <w:p w14:paraId="24BF0E87" w14:textId="4F4B0C07" w:rsidR="00A14C43" w:rsidRDefault="00813FC9">
            <w:r>
              <w:t>Hypsograph (for lakes)</w:t>
            </w:r>
          </w:p>
          <w:p w14:paraId="0D193EF0" w14:textId="7CCF5609" w:rsidR="00813FC9" w:rsidRDefault="00813FC9">
            <w:r>
              <w:t>Meteorlogical variables</w:t>
            </w:r>
            <w:r w:rsidR="00FD3D57">
              <w:t xml:space="preserve"> (wind speed, MSLP, air temperature, relative humidity, cloud cover)</w:t>
            </w:r>
          </w:p>
          <w:p w14:paraId="509D0412" w14:textId="77777777" w:rsidR="00A14C43" w:rsidRDefault="00A14C43"/>
          <w:p w14:paraId="32B1F4C4" w14:textId="77777777" w:rsidR="00A14C43" w:rsidRDefault="00A14C43"/>
        </w:tc>
      </w:tr>
      <w:tr w:rsidR="00A14C43" w14:paraId="483E300A" w14:textId="77777777">
        <w:trPr>
          <w:trHeight w:val="500"/>
        </w:trPr>
        <w:tc>
          <w:tcPr>
            <w:tcW w:w="2715" w:type="dxa"/>
            <w:vMerge/>
            <w:shd w:val="clear" w:color="auto" w:fill="D0CECE"/>
          </w:tcPr>
          <w:p w14:paraId="769B58FA" w14:textId="77777777" w:rsidR="00A14C43" w:rsidRDefault="00A14C43"/>
        </w:tc>
        <w:tc>
          <w:tcPr>
            <w:tcW w:w="4935" w:type="dxa"/>
          </w:tcPr>
          <w:p w14:paraId="40B17637" w14:textId="39249513" w:rsidR="00A14C43" w:rsidRDefault="008F7E79">
            <w:r>
              <w:rPr>
                <w:i/>
              </w:rPr>
              <w:t>Optional</w:t>
            </w:r>
            <w:r>
              <w:t>:</w:t>
            </w:r>
          </w:p>
          <w:p w14:paraId="4B77D2D8" w14:textId="56A60270" w:rsidR="00FD3D57" w:rsidRDefault="00FD3D57">
            <w:r>
              <w:t>Initial temperature profile</w:t>
            </w:r>
          </w:p>
          <w:p w14:paraId="7310FE82" w14:textId="62BBBD3C" w:rsidR="00A14C43" w:rsidRDefault="00813FC9">
            <w:r>
              <w:t>Water level</w:t>
            </w:r>
          </w:p>
          <w:p w14:paraId="16776883" w14:textId="43F3F8C8" w:rsidR="00813FC9" w:rsidRDefault="00813FC9">
            <w:r>
              <w:t>Inflows</w:t>
            </w:r>
          </w:p>
          <w:p w14:paraId="6E00BBF5" w14:textId="020BF43A" w:rsidR="00A14C43" w:rsidRDefault="00813FC9">
            <w:r>
              <w:t>Outflows</w:t>
            </w:r>
          </w:p>
          <w:p w14:paraId="1FA4FAC3" w14:textId="5A6584A9" w:rsidR="00813FC9" w:rsidRDefault="00813FC9">
            <w:r>
              <w:t>Shortwave radiation</w:t>
            </w:r>
          </w:p>
          <w:p w14:paraId="2D37943A" w14:textId="77777777" w:rsidR="00A14C43" w:rsidRDefault="00A14C43"/>
        </w:tc>
      </w:tr>
      <w:tr w:rsidR="00A14C43" w14:paraId="381D3DA3" w14:textId="77777777">
        <w:tc>
          <w:tcPr>
            <w:tcW w:w="2715" w:type="dxa"/>
            <w:shd w:val="clear" w:color="auto" w:fill="D0CECE"/>
          </w:tcPr>
          <w:p w14:paraId="14C5C79A" w14:textId="77777777" w:rsidR="00A14C43" w:rsidRDefault="008F7E79">
            <w:r>
              <w:t>Input file format:</w:t>
            </w:r>
          </w:p>
        </w:tc>
        <w:tc>
          <w:tcPr>
            <w:tcW w:w="4935" w:type="dxa"/>
          </w:tcPr>
          <w:p w14:paraId="02871BDE" w14:textId="56DBAC29" w:rsidR="00A14C43" w:rsidRDefault="008F7E79">
            <w:r>
              <w:t>ASCII</w:t>
            </w:r>
            <w:r>
              <w:tab/>
              <w:t xml:space="preserve"> </w:t>
            </w:r>
            <w:sdt>
              <w:sdtPr>
                <w:id w:val="527298791"/>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p>
          <w:p w14:paraId="1444BA9D" w14:textId="77777777" w:rsidR="00A14C43" w:rsidRDefault="008F7E79">
            <w:r>
              <w:t>.netcdf</w:t>
            </w:r>
            <w:r>
              <w:tab/>
              <w:t xml:space="preserve"> </w:t>
            </w:r>
            <w:sdt>
              <w:sdtPr>
                <w:id w:val="885461373"/>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p>
          <w:p w14:paraId="2BB7DDE6" w14:textId="77777777" w:rsidR="00A14C43" w:rsidRDefault="008F7E79">
            <w:r>
              <w:t>.csv</w:t>
            </w:r>
            <w:r>
              <w:tab/>
              <w:t xml:space="preserve"> </w:t>
            </w:r>
            <w:sdt>
              <w:sdtPr>
                <w:id w:val="951987521"/>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p>
          <w:p w14:paraId="47C88843" w14:textId="77777777" w:rsidR="00A14C43" w:rsidRDefault="008F7E79">
            <w:r>
              <w:t>.xls</w:t>
            </w:r>
            <w:r>
              <w:tab/>
              <w:t xml:space="preserve"> </w:t>
            </w:r>
            <w:sdt>
              <w:sdtPr>
                <w:id w:val="1738664654"/>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p>
          <w:p w14:paraId="732045A8" w14:textId="1E0A6193" w:rsidR="00A14C43" w:rsidRDefault="008F7E79">
            <w:r>
              <w:t xml:space="preserve">Other, namely:  </w:t>
            </w:r>
            <w:r w:rsidR="00813FC9">
              <w:t>namelist and yaml files</w:t>
            </w:r>
            <w:r>
              <w:t xml:space="preserve">                          </w:t>
            </w:r>
          </w:p>
        </w:tc>
      </w:tr>
      <w:tr w:rsidR="00A14C43" w14:paraId="206EB9D7" w14:textId="77777777">
        <w:tc>
          <w:tcPr>
            <w:tcW w:w="2715" w:type="dxa"/>
            <w:shd w:val="clear" w:color="auto" w:fill="D0CECE"/>
          </w:tcPr>
          <w:p w14:paraId="54D25694" w14:textId="77777777" w:rsidR="00A14C43" w:rsidRDefault="008F7E79">
            <w:r>
              <w:t>Output variables:</w:t>
            </w:r>
          </w:p>
        </w:tc>
        <w:tc>
          <w:tcPr>
            <w:tcW w:w="4935" w:type="dxa"/>
          </w:tcPr>
          <w:p w14:paraId="42243931" w14:textId="77777777" w:rsidR="00FD3D57" w:rsidRDefault="00FD3D57" w:rsidP="00FD3D57">
            <w:r>
              <w:t>potential temperature</w:t>
            </w:r>
          </w:p>
          <w:p w14:paraId="02B2D99B" w14:textId="77777777" w:rsidR="00FD3D57" w:rsidRDefault="00FD3D57" w:rsidP="00FD3D57">
            <w:r>
              <w:t>salinity</w:t>
            </w:r>
          </w:p>
          <w:p w14:paraId="2252C9C1" w14:textId="77777777" w:rsidR="00FD3D57" w:rsidRDefault="00FD3D57" w:rsidP="00FD3D57">
            <w:r>
              <w:t>potential density</w:t>
            </w:r>
          </w:p>
          <w:p w14:paraId="5D12BEAA" w14:textId="77777777" w:rsidR="00FD3D57" w:rsidRDefault="00FD3D57" w:rsidP="00FD3D57">
            <w:r>
              <w:t>observed temperature</w:t>
            </w:r>
          </w:p>
          <w:p w14:paraId="33297087" w14:textId="77777777" w:rsidR="00FD3D57" w:rsidRDefault="00FD3D57" w:rsidP="00FD3D57">
            <w:r>
              <w:t>observed salinity</w:t>
            </w:r>
          </w:p>
          <w:p w14:paraId="57CEACAE" w14:textId="77777777" w:rsidR="00FD3D57" w:rsidRDefault="00FD3D57" w:rsidP="00FD3D57">
            <w:r>
              <w:t>x-velocity</w:t>
            </w:r>
          </w:p>
          <w:p w14:paraId="2EC36D8C" w14:textId="77777777" w:rsidR="00FD3D57" w:rsidRDefault="00FD3D57" w:rsidP="00FD3D57">
            <w:r>
              <w:t>y-velocity</w:t>
            </w:r>
          </w:p>
          <w:p w14:paraId="1A4E61A3" w14:textId="77777777" w:rsidR="00FD3D57" w:rsidRDefault="00FD3D57" w:rsidP="00FD3D57">
            <w:r>
              <w:t>observed x-velocity</w:t>
            </w:r>
          </w:p>
          <w:p w14:paraId="4C047285" w14:textId="77777777" w:rsidR="00FD3D57" w:rsidRDefault="00FD3D57" w:rsidP="00FD3D57">
            <w:r>
              <w:t>observed y-velocity</w:t>
            </w:r>
          </w:p>
          <w:p w14:paraId="61AA3D05" w14:textId="77777777" w:rsidR="00FD3D57" w:rsidRDefault="00FD3D57" w:rsidP="00FD3D57">
            <w:r>
              <w:t>extra friction coefficient in water column</w:t>
            </w:r>
          </w:p>
          <w:p w14:paraId="5AF3C773" w14:textId="77777777" w:rsidR="00FD3D57" w:rsidRDefault="00FD3D57" w:rsidP="00FD3D57">
            <w:r>
              <w:t>drag coefficient in water column</w:t>
            </w:r>
          </w:p>
          <w:p w14:paraId="5537706D" w14:textId="77777777" w:rsidR="00FD3D57" w:rsidRDefault="00FD3D57" w:rsidP="00FD3D57">
            <w:r>
              <w:t>shear frequency squared</w:t>
            </w:r>
          </w:p>
          <w:p w14:paraId="4AE0E3C8" w14:textId="77777777" w:rsidR="00FD3D57" w:rsidRDefault="00FD3D57" w:rsidP="00FD3D57">
            <w:r>
              <w:t>shear production</w:t>
            </w:r>
          </w:p>
          <w:p w14:paraId="308F55DC" w14:textId="77777777" w:rsidR="00FD3D57" w:rsidRDefault="00FD3D57" w:rsidP="00FD3D57">
            <w:r>
              <w:t>variance of u-fluctuations</w:t>
            </w:r>
          </w:p>
          <w:p w14:paraId="05DDA979" w14:textId="77777777" w:rsidR="00FD3D57" w:rsidRDefault="00FD3D57" w:rsidP="00FD3D57">
            <w:r>
              <w:t>variance of v-fluctuations</w:t>
            </w:r>
          </w:p>
          <w:p w14:paraId="23BB448D" w14:textId="77777777" w:rsidR="00FD3D57" w:rsidRDefault="00FD3D57" w:rsidP="00FD3D57">
            <w:r>
              <w:t>variance of w-fluctuations</w:t>
            </w:r>
          </w:p>
          <w:p w14:paraId="62419489" w14:textId="77777777" w:rsidR="00FD3D57" w:rsidRDefault="00FD3D57" w:rsidP="00FD3D57">
            <w:r>
              <w:t>buoyancy frequency squared</w:t>
            </w:r>
          </w:p>
          <w:p w14:paraId="08EC3845" w14:textId="77777777" w:rsidR="00FD3D57" w:rsidRDefault="00FD3D57" w:rsidP="00FD3D57">
            <w:r>
              <w:t>contribution of T-gradient to buoyancy frequency squared</w:t>
            </w:r>
          </w:p>
          <w:p w14:paraId="69376324" w14:textId="77777777" w:rsidR="00FD3D57" w:rsidRDefault="00FD3D57" w:rsidP="00FD3D57">
            <w:r>
              <w:t>contribution of S-gradient to buoyancy frequency squared</w:t>
            </w:r>
          </w:p>
          <w:p w14:paraId="0CE33F23" w14:textId="77777777" w:rsidR="00FD3D57" w:rsidRDefault="00FD3D57" w:rsidP="00FD3D57">
            <w:r>
              <w:t>buoyancy</w:t>
            </w:r>
          </w:p>
          <w:p w14:paraId="04F9DA24" w14:textId="77777777" w:rsidR="00FD3D57" w:rsidRDefault="00FD3D57" w:rsidP="00FD3D57">
            <w:r>
              <w:t>(half) buoyancy variance</w:t>
            </w:r>
          </w:p>
          <w:p w14:paraId="003241F1" w14:textId="77777777" w:rsidR="00FD3D57" w:rsidRDefault="00FD3D57" w:rsidP="00FD3D57">
            <w:r>
              <w:t>destruction of buoyancy variance</w:t>
            </w:r>
          </w:p>
          <w:p w14:paraId="23186A22" w14:textId="77777777" w:rsidR="00FD3D57" w:rsidRDefault="00FD3D57" w:rsidP="00FD3D57">
            <w:r>
              <w:t>buoyancy production</w:t>
            </w:r>
          </w:p>
          <w:p w14:paraId="7AAC5AF0" w14:textId="77777777" w:rsidR="00FD3D57" w:rsidRDefault="00FD3D57" w:rsidP="00FD3D57">
            <w:r>
              <w:t>production of buoyancy variance</w:t>
            </w:r>
          </w:p>
          <w:p w14:paraId="4129A771" w14:textId="77777777" w:rsidR="00FD3D57" w:rsidRDefault="00FD3D57" w:rsidP="00FD3D57">
            <w:r>
              <w:t>extra turbulence production</w:t>
            </w:r>
          </w:p>
          <w:p w14:paraId="7609766F" w14:textId="77777777" w:rsidR="00FD3D57" w:rsidRDefault="00FD3D57" w:rsidP="00FD3D57">
            <w:r>
              <w:t>eddy diffusivity</w:t>
            </w:r>
          </w:p>
          <w:p w14:paraId="64117F1A" w14:textId="77777777" w:rsidR="00FD3D57" w:rsidRDefault="00FD3D57" w:rsidP="00FD3D57">
            <w:r>
              <w:t>turbulent kinetic energy</w:t>
            </w:r>
          </w:p>
          <w:p w14:paraId="0E45EF2D" w14:textId="77777777" w:rsidR="00FD3D57" w:rsidRDefault="00FD3D57" w:rsidP="00FD3D57">
            <w:r>
              <w:t>energy dissipation rate</w:t>
            </w:r>
          </w:p>
          <w:p w14:paraId="2BF545F3" w14:textId="77777777" w:rsidR="00FD3D57" w:rsidRDefault="00FD3D57" w:rsidP="00FD3D57">
            <w:r>
              <w:t>turbulence length scale</w:t>
            </w:r>
          </w:p>
          <w:p w14:paraId="7B894262" w14:textId="77777777" w:rsidR="00FD3D57" w:rsidRDefault="00FD3D57" w:rsidP="00FD3D57">
            <w:r>
              <w:t>turbulent diffusivity of momentum</w:t>
            </w:r>
          </w:p>
          <w:p w14:paraId="5BC491E6" w14:textId="77777777" w:rsidR="00FD3D57" w:rsidRDefault="00FD3D57" w:rsidP="00FD3D57">
            <w:r>
              <w:t>turbulent diffusivity of heat</w:t>
            </w:r>
          </w:p>
          <w:p w14:paraId="1F1E1EC4" w14:textId="77777777" w:rsidR="00FD3D57" w:rsidRDefault="00FD3D57" w:rsidP="00FD3D57">
            <w:r>
              <w:lastRenderedPageBreak/>
              <w:t>turbulent diffusivity of salt</w:t>
            </w:r>
          </w:p>
          <w:p w14:paraId="618F027E" w14:textId="77777777" w:rsidR="00FD3D57" w:rsidRDefault="00FD3D57" w:rsidP="00FD3D57">
            <w:r>
              <w:t>non-local flux of u-momentum</w:t>
            </w:r>
          </w:p>
          <w:p w14:paraId="465F8BF1" w14:textId="77777777" w:rsidR="00FD3D57" w:rsidRDefault="00FD3D57" w:rsidP="00FD3D57">
            <w:r>
              <w:t>non-local flux of v-momentum</w:t>
            </w:r>
          </w:p>
          <w:p w14:paraId="5A88732B" w14:textId="77777777" w:rsidR="00FD3D57" w:rsidRDefault="00FD3D57" w:rsidP="00FD3D57">
            <w:r>
              <w:t>non-local  buoyancy flux</w:t>
            </w:r>
          </w:p>
          <w:p w14:paraId="3FB71190" w14:textId="77777777" w:rsidR="00FD3D57" w:rsidRDefault="00FD3D57" w:rsidP="00FD3D57">
            <w:r>
              <w:t>non-local heat flux</w:t>
            </w:r>
          </w:p>
          <w:p w14:paraId="6D298C17" w14:textId="77777777" w:rsidR="00FD3D57" w:rsidRDefault="00FD3D57" w:rsidP="00FD3D57">
            <w:r>
              <w:t>non-local salinity flux</w:t>
            </w:r>
          </w:p>
          <w:p w14:paraId="6DF032D5" w14:textId="77777777" w:rsidR="00FD3D57" w:rsidRDefault="00FD3D57" w:rsidP="00FD3D57">
            <w:r>
              <w:t>stability function for momentum diffusivity</w:t>
            </w:r>
          </w:p>
          <w:p w14:paraId="32DB058C" w14:textId="77777777" w:rsidR="00FD3D57" w:rsidRDefault="00FD3D57" w:rsidP="00FD3D57">
            <w:r>
              <w:t>stability function for scalar diffusivity</w:t>
            </w:r>
          </w:p>
          <w:p w14:paraId="1770A28E" w14:textId="77777777" w:rsidR="00FD3D57" w:rsidRDefault="00FD3D57" w:rsidP="00FD3D57">
            <w:r>
              <w:t>non-dimensional non-local buoyancy flux</w:t>
            </w:r>
          </w:p>
          <w:p w14:paraId="5718DB21" w14:textId="77777777" w:rsidR="00FD3D57" w:rsidRDefault="00FD3D57" w:rsidP="00FD3D57">
            <w:r>
              <w:t>non-dimensional buoyancy time scale</w:t>
            </w:r>
          </w:p>
          <w:p w14:paraId="6F9B6E02" w14:textId="77777777" w:rsidR="00FD3D57" w:rsidRDefault="00FD3D57" w:rsidP="00FD3D57">
            <w:r>
              <w:t>non-dimensional shear time scale</w:t>
            </w:r>
          </w:p>
          <w:p w14:paraId="38D82795" w14:textId="77777777" w:rsidR="00FD3D57" w:rsidRDefault="00FD3D57" w:rsidP="00FD3D57">
            <w:r>
              <w:t>non-dimensional buoyancy variance</w:t>
            </w:r>
          </w:p>
          <w:p w14:paraId="5773457C" w14:textId="77777777" w:rsidR="00FD3D57" w:rsidRDefault="00FD3D57" w:rsidP="00FD3D57">
            <w:r>
              <w:t>turbulent time scale ratio</w:t>
            </w:r>
          </w:p>
          <w:p w14:paraId="7C3D9563" w14:textId="77777777" w:rsidR="00FD3D57" w:rsidRDefault="00FD3D57" w:rsidP="00FD3D57">
            <w:r>
              <w:t>gradient Richardson number</w:t>
            </w:r>
          </w:p>
          <w:p w14:paraId="6198F405" w14:textId="77777777" w:rsidR="00FD3D57" w:rsidRDefault="00FD3D57" w:rsidP="00FD3D57">
            <w:r>
              <w:t>flux Richardson number</w:t>
            </w:r>
          </w:p>
          <w:p w14:paraId="43D643CD" w14:textId="77777777" w:rsidR="00FD3D57" w:rsidRDefault="00FD3D57" w:rsidP="00FD3D57">
            <w:r>
              <w:t>surface friction velocity</w:t>
            </w:r>
          </w:p>
          <w:p w14:paraId="0DF3DD1A" w14:textId="77777777" w:rsidR="00FD3D57" w:rsidRDefault="00FD3D57" w:rsidP="00FD3D57">
            <w:r>
              <w:t>10m wind (x)</w:t>
            </w:r>
          </w:p>
          <w:p w14:paraId="5F75E8D0" w14:textId="77777777" w:rsidR="00FD3D57" w:rsidRDefault="00FD3D57" w:rsidP="00FD3D57">
            <w:r>
              <w:t>10m wind (y)</w:t>
            </w:r>
          </w:p>
          <w:p w14:paraId="49716082" w14:textId="77777777" w:rsidR="00FD3D57" w:rsidRDefault="00FD3D57" w:rsidP="00FD3D57">
            <w:r>
              <w:t>2m air temperature</w:t>
            </w:r>
          </w:p>
          <w:p w14:paraId="1D90391D" w14:textId="77777777" w:rsidR="00FD3D57" w:rsidRDefault="00FD3D57" w:rsidP="00FD3D57">
            <w:r>
              <w:t>air pressure</w:t>
            </w:r>
          </w:p>
          <w:p w14:paraId="40EBD7DD" w14:textId="77777777" w:rsidR="00FD3D57" w:rsidRDefault="00FD3D57" w:rsidP="00FD3D57">
            <w:r>
              <w:t>dew point temperature</w:t>
            </w:r>
          </w:p>
          <w:p w14:paraId="32C51A52" w14:textId="77777777" w:rsidR="00FD3D57" w:rsidRDefault="00FD3D57" w:rsidP="00FD3D57">
            <w:r>
              <w:t>saturation water vapor pressure</w:t>
            </w:r>
          </w:p>
          <w:p w14:paraId="4E8F77E2" w14:textId="77777777" w:rsidR="00FD3D57" w:rsidRDefault="00FD3D57" w:rsidP="00FD3D57">
            <w:r>
              <w:t>actual water vapor presure</w:t>
            </w:r>
          </w:p>
          <w:p w14:paraId="70F6E680" w14:textId="77777777" w:rsidR="00FD3D57" w:rsidRDefault="00FD3D57" w:rsidP="00FD3D57">
            <w:r>
              <w:t>saturation specific humidity</w:t>
            </w:r>
          </w:p>
          <w:p w14:paraId="4AF5AEB1" w14:textId="77777777" w:rsidR="00FD3D57" w:rsidRDefault="00FD3D57" w:rsidP="00FD3D57">
            <w:r>
              <w:t>specific humidity</w:t>
            </w:r>
          </w:p>
          <w:p w14:paraId="4E3B8F3F" w14:textId="77777777" w:rsidR="00FD3D57" w:rsidRDefault="00FD3D57" w:rsidP="00FD3D57">
            <w:r>
              <w:t>air density</w:t>
            </w:r>
          </w:p>
          <w:p w14:paraId="5DF340A5" w14:textId="77777777" w:rsidR="00FD3D57" w:rsidRDefault="00FD3D57" w:rsidP="00FD3D57">
            <w:r>
              <w:t>cloud cover</w:t>
            </w:r>
          </w:p>
          <w:p w14:paraId="5803F533" w14:textId="77777777" w:rsidR="00FD3D57" w:rsidRDefault="00FD3D57" w:rsidP="00FD3D57">
            <w:r>
              <w:t>albedo</w:t>
            </w:r>
          </w:p>
          <w:p w14:paraId="2AE277A6" w14:textId="77777777" w:rsidR="00FD3D57" w:rsidRDefault="00FD3D57" w:rsidP="00FD3D57">
            <w:r>
              <w:t>precipitation</w:t>
            </w:r>
          </w:p>
          <w:p w14:paraId="4D14F824" w14:textId="77777777" w:rsidR="00FD3D57" w:rsidRDefault="00FD3D57" w:rsidP="00FD3D57">
            <w:r>
              <w:t>evaporation</w:t>
            </w:r>
          </w:p>
          <w:p w14:paraId="388058F1" w14:textId="77777777" w:rsidR="00FD3D57" w:rsidRDefault="00FD3D57" w:rsidP="00FD3D57">
            <w:r>
              <w:t>integrated precipitation</w:t>
            </w:r>
          </w:p>
          <w:p w14:paraId="2EE0E38D" w14:textId="77777777" w:rsidR="00FD3D57" w:rsidRDefault="00FD3D57" w:rsidP="00FD3D57">
            <w:r>
              <w:t>integrated evaporation</w:t>
            </w:r>
          </w:p>
          <w:p w14:paraId="04867570" w14:textId="77777777" w:rsidR="00FD3D57" w:rsidRDefault="00FD3D57" w:rsidP="00FD3D57">
            <w:r>
              <w:t>integrated short wave radiation</w:t>
            </w:r>
          </w:p>
          <w:p w14:paraId="3553FBAA" w14:textId="77777777" w:rsidR="00FD3D57" w:rsidRDefault="00FD3D57" w:rsidP="00FD3D57">
            <w:r>
              <w:t>integrated surface heat fluxes</w:t>
            </w:r>
          </w:p>
          <w:p w14:paraId="71EA8883" w14:textId="77777777" w:rsidR="00FD3D57" w:rsidRDefault="00FD3D57" w:rsidP="00FD3D57">
            <w:r>
              <w:t>integrated total surface heat exchange</w:t>
            </w:r>
          </w:p>
          <w:p w14:paraId="4D840F09" w14:textId="77777777" w:rsidR="00FD3D57" w:rsidRDefault="00FD3D57" w:rsidP="00FD3D57">
            <w:r>
              <w:t>incoming short wave radiation</w:t>
            </w:r>
          </w:p>
          <w:p w14:paraId="5E41B970" w14:textId="77777777" w:rsidR="00FD3D57" w:rsidRDefault="00FD3D57" w:rsidP="00FD3D57">
            <w:r>
              <w:t>sensible heat flux</w:t>
            </w:r>
          </w:p>
          <w:p w14:paraId="1A73F07B" w14:textId="77777777" w:rsidR="00FD3D57" w:rsidRDefault="00FD3D57" w:rsidP="00FD3D57">
            <w:r>
              <w:t>latent heat flux</w:t>
            </w:r>
          </w:p>
          <w:p w14:paraId="6CDD5CA6" w14:textId="77777777" w:rsidR="00FD3D57" w:rsidRDefault="00FD3D57" w:rsidP="00FD3D57">
            <w:r>
              <w:t>long-wave back radiation</w:t>
            </w:r>
          </w:p>
          <w:p w14:paraId="03382E77" w14:textId="77777777" w:rsidR="00FD3D57" w:rsidRDefault="00FD3D57" w:rsidP="00FD3D57">
            <w:r>
              <w:t>net surface heat flux</w:t>
            </w:r>
          </w:p>
          <w:p w14:paraId="1D5B3CE9" w14:textId="77777777" w:rsidR="00FD3D57" w:rsidRDefault="00FD3D57" w:rsidP="00FD3D57">
            <w:r>
              <w:t>wind stress (x)</w:t>
            </w:r>
          </w:p>
          <w:p w14:paraId="503C7A88" w14:textId="77777777" w:rsidR="00FD3D57" w:rsidRDefault="00FD3D57" w:rsidP="00FD3D57">
            <w:r>
              <w:t>wind stress (y)</w:t>
            </w:r>
          </w:p>
          <w:p w14:paraId="3B35939D" w14:textId="77777777" w:rsidR="00FD3D57" w:rsidRDefault="00FD3D57" w:rsidP="00FD3D57">
            <w:r>
              <w:t>sea surface temperature</w:t>
            </w:r>
          </w:p>
          <w:p w14:paraId="116CD092" w14:textId="77777777" w:rsidR="00FD3D57" w:rsidRDefault="00FD3D57" w:rsidP="00FD3D57">
            <w:r>
              <w:t>observed sea surface temperature</w:t>
            </w:r>
          </w:p>
          <w:p w14:paraId="168A1F0C" w14:textId="77777777" w:rsidR="00FD3D57" w:rsidRDefault="00FD3D57" w:rsidP="00FD3D57">
            <w:r>
              <w:t>sea surface salinity</w:t>
            </w:r>
          </w:p>
          <w:p w14:paraId="4BD5D711" w14:textId="77777777" w:rsidR="00FD3D57" w:rsidRDefault="00FD3D57" w:rsidP="00FD3D57">
            <w:r>
              <w:t>sea surface elevation</w:t>
            </w:r>
          </w:p>
          <w:p w14:paraId="65A87A7E" w14:textId="77777777" w:rsidR="00FD3D57" w:rsidRDefault="00FD3D57" w:rsidP="00FD3D57">
            <w:r>
              <w:t>surface mixed layer depth</w:t>
            </w:r>
          </w:p>
          <w:p w14:paraId="0B703361" w14:textId="77777777" w:rsidR="00FD3D57" w:rsidRDefault="00FD3D57" w:rsidP="00FD3D57">
            <w:r>
              <w:t>bottom friction velocity</w:t>
            </w:r>
          </w:p>
          <w:p w14:paraId="6A6FD086" w14:textId="77777777" w:rsidR="00FD3D57" w:rsidRDefault="00FD3D57" w:rsidP="00FD3D57">
            <w:r>
              <w:t>bottom stress</w:t>
            </w:r>
          </w:p>
          <w:p w14:paraId="5E9F9F09" w14:textId="77777777" w:rsidR="00FD3D57" w:rsidRDefault="00FD3D57" w:rsidP="00FD3D57">
            <w:r>
              <w:t>bottom mixed layer depth</w:t>
            </w:r>
          </w:p>
          <w:p w14:paraId="2CA50DDD" w14:textId="77777777" w:rsidR="00FD3D57" w:rsidRDefault="00FD3D57" w:rsidP="00FD3D57">
            <w:r>
              <w:t>short-wave radiation</w:t>
            </w:r>
          </w:p>
          <w:p w14:paraId="531198D9" w14:textId="77777777" w:rsidR="00FD3D57" w:rsidRDefault="00FD3D57" w:rsidP="00FD3D57">
            <w:r>
              <w:lastRenderedPageBreak/>
              <w:t>fraction of visible light that is not shaded by overlying biogeochemistry</w:t>
            </w:r>
          </w:p>
          <w:p w14:paraId="65219432" w14:textId="77777777" w:rsidR="00FD3D57" w:rsidRDefault="00FD3D57" w:rsidP="00FD3D57">
            <w:r>
              <w:t>coordinate scaling</w:t>
            </w:r>
          </w:p>
          <w:p w14:paraId="543F3A6C" w14:textId="77777777" w:rsidR="00FD3D57" w:rsidRDefault="00FD3D57" w:rsidP="00FD3D57">
            <w:r>
              <w:t>hypsograph at grid interfaces</w:t>
            </w:r>
          </w:p>
          <w:p w14:paraId="18B12F88" w14:textId="77777777" w:rsidR="00FD3D57" w:rsidRDefault="00FD3D57" w:rsidP="00FD3D57">
            <w:r>
              <w:t>layer thickness</w:t>
            </w:r>
          </w:p>
          <w:p w14:paraId="60793644" w14:textId="77777777" w:rsidR="00FD3D57" w:rsidRDefault="00FD3D57" w:rsidP="00FD3D57">
            <w:r>
              <w:t>integrated total water balance</w:t>
            </w:r>
          </w:p>
          <w:p w14:paraId="2523C1F2" w14:textId="77777777" w:rsidR="00FD3D57" w:rsidRDefault="00FD3D57" w:rsidP="00FD3D57">
            <w:r>
              <w:t>inflows over water column</w:t>
            </w:r>
          </w:p>
          <w:p w14:paraId="67D42253" w14:textId="77777777" w:rsidR="00FD3D57" w:rsidRDefault="00FD3D57" w:rsidP="00FD3D57">
            <w:r>
              <w:t>salt inflow</w:t>
            </w:r>
          </w:p>
          <w:p w14:paraId="5035B9F2" w14:textId="77777777" w:rsidR="00FD3D57" w:rsidRDefault="00FD3D57" w:rsidP="00FD3D57">
            <w:r>
              <w:t>temperature inflow</w:t>
            </w:r>
          </w:p>
          <w:p w14:paraId="382B530E" w14:textId="77777777" w:rsidR="00FD3D57" w:rsidRDefault="00FD3D57" w:rsidP="00FD3D57">
            <w:r>
              <w:t>vertical water balance advection velocity</w:t>
            </w:r>
          </w:p>
          <w:p w14:paraId="711E0744" w14:textId="77777777" w:rsidR="00FD3D57" w:rsidRDefault="00FD3D57" w:rsidP="00FD3D57">
            <w:r>
              <w:t>vertical water balance flux</w:t>
            </w:r>
          </w:p>
          <w:p w14:paraId="2809AAF9" w14:textId="77777777" w:rsidR="00FD3D57" w:rsidRDefault="00FD3D57" w:rsidP="00FD3D57">
            <w:r>
              <w:t>residual water balance inflows</w:t>
            </w:r>
          </w:p>
          <w:p w14:paraId="50671173" w14:textId="77777777" w:rsidR="00FD3D57" w:rsidRDefault="00FD3D57" w:rsidP="00FD3D57">
            <w:r>
              <w:t>integrated inflow</w:t>
            </w:r>
          </w:p>
          <w:p w14:paraId="1D1541A5" w14:textId="77777777" w:rsidR="00FD3D57" w:rsidRDefault="00FD3D57" w:rsidP="00FD3D57">
            <w:r>
              <w:t>integrated outflow</w:t>
            </w:r>
          </w:p>
          <w:p w14:paraId="53841AC0" w14:textId="77777777" w:rsidR="00FD3D57" w:rsidRDefault="00FD3D57" w:rsidP="00FD3D57">
            <w:r>
              <w:t>kinetic energy</w:t>
            </w:r>
          </w:p>
          <w:p w14:paraId="0E03205A" w14:textId="77777777" w:rsidR="00FD3D57" w:rsidRDefault="00FD3D57" w:rsidP="00FD3D57">
            <w:r>
              <w:t>potential energy</w:t>
            </w:r>
          </w:p>
          <w:p w14:paraId="28FCE60D" w14:textId="77777777" w:rsidR="00FD3D57" w:rsidRDefault="00FD3D57" w:rsidP="00FD3D57">
            <w:r>
              <w:t>turbulent kinetic energy</w:t>
            </w:r>
          </w:p>
          <w:p w14:paraId="53F606C6" w14:textId="0914D766" w:rsidR="00A14C43" w:rsidRDefault="00A14C43" w:rsidP="00FD3D57"/>
        </w:tc>
      </w:tr>
      <w:tr w:rsidR="00A14C43" w14:paraId="5BF46E56" w14:textId="77777777">
        <w:tc>
          <w:tcPr>
            <w:tcW w:w="2715" w:type="dxa"/>
            <w:shd w:val="clear" w:color="auto" w:fill="D0CECE"/>
          </w:tcPr>
          <w:p w14:paraId="52DC33C3" w14:textId="77777777" w:rsidR="00A14C43" w:rsidRDefault="008F7E79">
            <w:r>
              <w:lastRenderedPageBreak/>
              <w:t>Output file format</w:t>
            </w:r>
          </w:p>
        </w:tc>
        <w:tc>
          <w:tcPr>
            <w:tcW w:w="4935" w:type="dxa"/>
          </w:tcPr>
          <w:p w14:paraId="64BAA4B1" w14:textId="6D356F37" w:rsidR="00A14C43" w:rsidRDefault="008F7E79">
            <w:r>
              <w:t>ASCII</w:t>
            </w:r>
            <w:r>
              <w:tab/>
              <w:t xml:space="preserve"> </w:t>
            </w:r>
            <w:sdt>
              <w:sdtPr>
                <w:id w:val="1037232783"/>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p>
          <w:p w14:paraId="674D06DF" w14:textId="2FB9956D" w:rsidR="00A14C43" w:rsidRDefault="008F7E79">
            <w:r>
              <w:t>.netcdf</w:t>
            </w:r>
            <w:r>
              <w:tab/>
              <w:t xml:space="preserve"> </w:t>
            </w:r>
            <w:sdt>
              <w:sdtPr>
                <w:id w:val="-828826155"/>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p>
          <w:p w14:paraId="110D7A6C" w14:textId="77777777" w:rsidR="00A14C43" w:rsidRDefault="008F7E79">
            <w:r>
              <w:t>.csv</w:t>
            </w:r>
            <w:r>
              <w:tab/>
              <w:t xml:space="preserve"> </w:t>
            </w:r>
            <w:sdt>
              <w:sdtPr>
                <w:id w:val="-778948972"/>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p>
          <w:p w14:paraId="4D1E39CE" w14:textId="77777777" w:rsidR="00A14C43" w:rsidRDefault="008F7E79">
            <w:r>
              <w:t>.xls</w:t>
            </w:r>
            <w:r>
              <w:tab/>
              <w:t xml:space="preserve"> </w:t>
            </w:r>
            <w:sdt>
              <w:sdtPr>
                <w:id w:val="775910358"/>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p>
          <w:p w14:paraId="1B9C72FF" w14:textId="77777777" w:rsidR="00A14C43" w:rsidRDefault="008F7E79">
            <w:r>
              <w:t xml:space="preserve">Other, namely:                                   </w:t>
            </w:r>
          </w:p>
        </w:tc>
      </w:tr>
      <w:tr w:rsidR="00A14C43" w14:paraId="1D57DEA4" w14:textId="77777777">
        <w:tc>
          <w:tcPr>
            <w:tcW w:w="2715" w:type="dxa"/>
            <w:shd w:val="clear" w:color="auto" w:fill="D0CECE"/>
          </w:tcPr>
          <w:p w14:paraId="4B39C0F1" w14:textId="77777777" w:rsidR="00A14C43" w:rsidRDefault="008F7E79">
            <w:r>
              <w:t>Biogeochemical model components:</w:t>
            </w:r>
          </w:p>
          <w:p w14:paraId="01ABC661" w14:textId="77777777" w:rsidR="00A14C43" w:rsidRDefault="008F7E79">
            <w:r>
              <w:t>(</w:t>
            </w:r>
            <w:r>
              <w:rPr>
                <w:i/>
              </w:rPr>
              <w:t>Which nutrients, phytoplankton, zooplankton, etc., including number of different groups</w:t>
            </w:r>
            <w:r>
              <w:t>)</w:t>
            </w:r>
          </w:p>
        </w:tc>
        <w:tc>
          <w:tcPr>
            <w:tcW w:w="4935" w:type="dxa"/>
          </w:tcPr>
          <w:p w14:paraId="066A2980" w14:textId="77777777" w:rsidR="00EA1CE2" w:rsidRDefault="003505F4">
            <w:r>
              <w:t xml:space="preserve">O2, CO2, NO3, NH4, PO4, cyanobacteria, small phytoplankton, large phytoplankton, zooplankton, macrophtes </w:t>
            </w:r>
            <w:r w:rsidR="00FD3D57">
              <w:t>, DOC</w:t>
            </w:r>
          </w:p>
          <w:p w14:paraId="30734603" w14:textId="77777777" w:rsidR="00346414" w:rsidRDefault="00346414"/>
          <w:p w14:paraId="5151B648" w14:textId="77777777" w:rsidR="00346414" w:rsidRDefault="00346414" w:rsidP="00346414">
            <w:r>
              <w:t>cyanobacteria chlorophyll concentration</w:t>
            </w:r>
          </w:p>
          <w:p w14:paraId="46CAD627" w14:textId="77777777" w:rsidR="00346414" w:rsidRDefault="00346414" w:rsidP="00346414">
            <w:r>
              <w:t>cyanobacteria gross primary production</w:t>
            </w:r>
          </w:p>
          <w:p w14:paraId="6E866284" w14:textId="77777777" w:rsidR="00346414" w:rsidRDefault="00346414" w:rsidP="00346414">
            <w:r>
              <w:t>cyanobacteria net primary production</w:t>
            </w:r>
          </w:p>
          <w:p w14:paraId="347E65AE" w14:textId="77777777" w:rsidR="00346414" w:rsidRDefault="00346414" w:rsidP="00346414">
            <w:r>
              <w:t>cyanobacteria concentration</w:t>
            </w:r>
          </w:p>
          <w:p w14:paraId="700F8446" w14:textId="77777777" w:rsidR="00346414" w:rsidRDefault="00346414" w:rsidP="00346414">
            <w:r>
              <w:t>diatoms chlorophyll concentration</w:t>
            </w:r>
          </w:p>
          <w:p w14:paraId="1E5256E3" w14:textId="77777777" w:rsidR="00346414" w:rsidRDefault="00346414" w:rsidP="00346414">
            <w:r>
              <w:t>diatoms gross primary production</w:t>
            </w:r>
          </w:p>
          <w:p w14:paraId="57DBF3D7" w14:textId="77777777" w:rsidR="00346414" w:rsidRDefault="00346414" w:rsidP="00346414">
            <w:r>
              <w:t>diatoms net primary production</w:t>
            </w:r>
          </w:p>
          <w:p w14:paraId="2C2673D8" w14:textId="77777777" w:rsidR="00346414" w:rsidRDefault="00346414" w:rsidP="00346414">
            <w:r>
              <w:t>diatoms concentration</w:t>
            </w:r>
          </w:p>
          <w:p w14:paraId="7835C671" w14:textId="77777777" w:rsidR="00346414" w:rsidRDefault="00346414" w:rsidP="00346414">
            <w:r>
              <w:t>dom labile</w:t>
            </w:r>
          </w:p>
          <w:p w14:paraId="420AE040" w14:textId="77777777" w:rsidR="00346414" w:rsidRDefault="00346414" w:rsidP="00346414">
            <w:r>
              <w:t>dom semi-labile</w:t>
            </w:r>
          </w:p>
          <w:p w14:paraId="3649D330" w14:textId="77777777" w:rsidR="00346414" w:rsidRDefault="00346414" w:rsidP="00346414">
            <w:r>
              <w:t>flagellates chlorophyll concentration</w:t>
            </w:r>
          </w:p>
          <w:p w14:paraId="4937AD68" w14:textId="77777777" w:rsidR="00346414" w:rsidRDefault="00346414" w:rsidP="00346414">
            <w:r>
              <w:t>flagellates gross primary production</w:t>
            </w:r>
          </w:p>
          <w:p w14:paraId="780447DE" w14:textId="77777777" w:rsidR="00346414" w:rsidRDefault="00346414" w:rsidP="00346414">
            <w:r>
              <w:t>flagellates net primary production</w:t>
            </w:r>
          </w:p>
          <w:p w14:paraId="57460EBA" w14:textId="77777777" w:rsidR="00346414" w:rsidRDefault="00346414" w:rsidP="00346414">
            <w:r>
              <w:t>flagellates concentration</w:t>
            </w:r>
          </w:p>
          <w:p w14:paraId="35AFD1CF" w14:textId="77777777" w:rsidR="00346414" w:rsidRDefault="00346414" w:rsidP="00346414">
            <w:r>
              <w:t>selma nitrate conc in mass unit</w:t>
            </w:r>
          </w:p>
          <w:p w14:paraId="3510BCAE" w14:textId="77777777" w:rsidR="00346414" w:rsidRDefault="00346414" w:rsidP="00346414">
            <w:r>
              <w:t>selma ammonium  conc in nitrogen mass unit</w:t>
            </w:r>
          </w:p>
          <w:p w14:paraId="5E2327D1" w14:textId="77777777" w:rsidR="00346414" w:rsidRDefault="00346414" w:rsidP="00346414">
            <w:r>
              <w:t>selma phosphate conc in phosphorus mass unit</w:t>
            </w:r>
          </w:p>
          <w:p w14:paraId="05BB5725" w14:textId="77777777" w:rsidR="00346414" w:rsidRDefault="00346414" w:rsidP="00346414">
            <w:r>
              <w:t>selma oxygen in O2 mass unit</w:t>
            </w:r>
          </w:p>
          <w:p w14:paraId="7F0ACE3A" w14:textId="77777777" w:rsidR="00346414" w:rsidRDefault="00346414" w:rsidP="00346414">
            <w:r>
              <w:t>selma denitrification pelagic</w:t>
            </w:r>
          </w:p>
          <w:p w14:paraId="5C967237" w14:textId="77777777" w:rsidR="00346414" w:rsidRDefault="00346414" w:rsidP="00346414">
            <w:r>
              <w:t>selma denitrification benthic</w:t>
            </w:r>
          </w:p>
          <w:p w14:paraId="12A89E98" w14:textId="77777777" w:rsidR="00346414" w:rsidRDefault="00346414" w:rsidP="00346414">
            <w:r>
              <w:t>selma sediment burial</w:t>
            </w:r>
          </w:p>
          <w:p w14:paraId="69D8F54C" w14:textId="77777777" w:rsidR="00346414" w:rsidRDefault="00346414" w:rsidP="00346414">
            <w:r>
              <w:t>selma phosphorus burial</w:t>
            </w:r>
          </w:p>
          <w:p w14:paraId="43475AC5" w14:textId="77777777" w:rsidR="00346414" w:rsidRDefault="00346414" w:rsidP="00346414">
            <w:r>
              <w:t>selma oxygen surface flux (positive when into water)</w:t>
            </w:r>
          </w:p>
          <w:p w14:paraId="23722291" w14:textId="77777777" w:rsidR="00346414" w:rsidRDefault="00346414" w:rsidP="00346414">
            <w:r>
              <w:t>selma detritus</w:t>
            </w:r>
          </w:p>
          <w:p w14:paraId="6CA4D6D6" w14:textId="77777777" w:rsidR="00346414" w:rsidRDefault="00346414" w:rsidP="00346414">
            <w:r>
              <w:lastRenderedPageBreak/>
              <w:t>selma ammonium</w:t>
            </w:r>
          </w:p>
          <w:p w14:paraId="0AD2B87F" w14:textId="77777777" w:rsidR="00346414" w:rsidRDefault="00346414" w:rsidP="00346414">
            <w:r>
              <w:t>selma nitrate</w:t>
            </w:r>
          </w:p>
          <w:p w14:paraId="50FC9137" w14:textId="77777777" w:rsidR="00346414" w:rsidRDefault="00346414" w:rsidP="00346414">
            <w:r>
              <w:t>selma phosphate</w:t>
            </w:r>
          </w:p>
          <w:p w14:paraId="045BC3D9" w14:textId="77777777" w:rsidR="00346414" w:rsidRDefault="00346414" w:rsidP="00346414">
            <w:r>
              <w:t>selma oxygen</w:t>
            </w:r>
          </w:p>
          <w:p w14:paraId="4F751FA4" w14:textId="77777777" w:rsidR="00346414" w:rsidRDefault="00346414" w:rsidP="00346414">
            <w:r>
              <w:t>selma PFe_w</w:t>
            </w:r>
          </w:p>
          <w:p w14:paraId="5B4BBF2D" w14:textId="77777777" w:rsidR="00346414" w:rsidRDefault="00346414" w:rsidP="00346414">
            <w:r>
              <w:t>selma fluff</w:t>
            </w:r>
          </w:p>
          <w:p w14:paraId="03F21112" w14:textId="77777777" w:rsidR="00346414" w:rsidRDefault="00346414" w:rsidP="00346414">
            <w:r>
              <w:t>selma PFe_s</w:t>
            </w:r>
          </w:p>
          <w:p w14:paraId="78858C58" w14:textId="77777777" w:rsidR="00346414" w:rsidRDefault="00346414" w:rsidP="00346414">
            <w:r>
              <w:t>zooplankton concentration</w:t>
            </w:r>
          </w:p>
          <w:p w14:paraId="3665FDA3" w14:textId="77777777" w:rsidR="00346414" w:rsidRDefault="00346414" w:rsidP="00346414">
            <w:r>
              <w:t>total_nitrogen_calculator result</w:t>
            </w:r>
          </w:p>
          <w:p w14:paraId="01C01ED3" w14:textId="77777777" w:rsidR="00346414" w:rsidRDefault="00346414" w:rsidP="00346414">
            <w:r>
              <w:t>total_carbon_calculator result</w:t>
            </w:r>
          </w:p>
          <w:p w14:paraId="426B3881" w14:textId="77777777" w:rsidR="00346414" w:rsidRDefault="00346414" w:rsidP="00346414">
            <w:r>
              <w:t>total_phosphorus_calculator result</w:t>
            </w:r>
          </w:p>
          <w:p w14:paraId="26637B05" w14:textId="77777777" w:rsidR="00346414" w:rsidRDefault="00346414" w:rsidP="00346414">
            <w:r>
              <w:t>total_chlorophyll_calculator result</w:t>
            </w:r>
          </w:p>
          <w:p w14:paraId="5173243D" w14:textId="77777777" w:rsidR="00346414" w:rsidRDefault="00346414" w:rsidP="00346414">
            <w:r>
              <w:t>attenuation_coefficient_of_photosynthetic_radiative_flux_calculator result</w:t>
            </w:r>
          </w:p>
          <w:p w14:paraId="4942258E" w14:textId="77777777" w:rsidR="00346414" w:rsidRDefault="00346414" w:rsidP="00346414">
            <w:r>
              <w:t>total_carbon_at_interfaces_calculator result</w:t>
            </w:r>
          </w:p>
          <w:p w14:paraId="244C474B" w14:textId="09A799EC" w:rsidR="00346414" w:rsidRPr="003505F4" w:rsidRDefault="00346414" w:rsidP="00346414">
            <w:pPr>
              <w:rPr>
                <w:lang w:val="en-US"/>
              </w:rPr>
            </w:pPr>
            <w:r>
              <w:t>total_phosphorus_at_interfaces_calculator result</w:t>
            </w:r>
          </w:p>
        </w:tc>
      </w:tr>
      <w:tr w:rsidR="00A14C43" w14:paraId="59F16CB4" w14:textId="77777777">
        <w:tc>
          <w:tcPr>
            <w:tcW w:w="2715" w:type="dxa"/>
            <w:shd w:val="clear" w:color="auto" w:fill="D0CECE"/>
          </w:tcPr>
          <w:p w14:paraId="4F04FD9D" w14:textId="77777777" w:rsidR="00A14C43" w:rsidRDefault="008F7E79">
            <w:r>
              <w:lastRenderedPageBreak/>
              <w:t>Model structure/mathematical framework (e.g., ODE, PDE, empirical model,...)</w:t>
            </w:r>
          </w:p>
        </w:tc>
        <w:tc>
          <w:tcPr>
            <w:tcW w:w="4935" w:type="dxa"/>
          </w:tcPr>
          <w:p w14:paraId="0D82472E" w14:textId="77777777" w:rsidR="00A14C43" w:rsidRDefault="00A14C43"/>
        </w:tc>
      </w:tr>
      <w:tr w:rsidR="00A14C43" w14:paraId="751970BF" w14:textId="77777777">
        <w:tc>
          <w:tcPr>
            <w:tcW w:w="2715" w:type="dxa"/>
            <w:shd w:val="clear" w:color="auto" w:fill="D0CECE"/>
          </w:tcPr>
          <w:p w14:paraId="1DE409B0" w14:textId="77777777" w:rsidR="00A14C43" w:rsidRDefault="008F7E79">
            <w:r>
              <w:t>Temporal resolution:</w:t>
            </w:r>
          </w:p>
          <w:p w14:paraId="505465AD" w14:textId="77777777" w:rsidR="00A14C43" w:rsidRDefault="008F7E79">
            <w:pPr>
              <w:rPr>
                <w:i/>
              </w:rPr>
            </w:pPr>
            <w:r>
              <w:t>(</w:t>
            </w:r>
            <w:r>
              <w:rPr>
                <w:i/>
              </w:rPr>
              <w:t>minimal and maximal)</w:t>
            </w:r>
          </w:p>
        </w:tc>
        <w:tc>
          <w:tcPr>
            <w:tcW w:w="4935" w:type="dxa"/>
          </w:tcPr>
          <w:p w14:paraId="50CD754A" w14:textId="5A74800B" w:rsidR="00A14C43" w:rsidRDefault="00DE19B2">
            <w:r>
              <w:t>[0.001, 86400s] – integration timestep</w:t>
            </w:r>
          </w:p>
        </w:tc>
      </w:tr>
      <w:tr w:rsidR="00A14C43" w14:paraId="3D22C986" w14:textId="77777777">
        <w:tc>
          <w:tcPr>
            <w:tcW w:w="2715" w:type="dxa"/>
            <w:shd w:val="clear" w:color="auto" w:fill="D0CECE"/>
          </w:tcPr>
          <w:p w14:paraId="6C07398F" w14:textId="77777777" w:rsidR="00A14C43" w:rsidRDefault="008F7E79">
            <w:r>
              <w:t>Minimal spatial resolution:</w:t>
            </w:r>
          </w:p>
        </w:tc>
        <w:tc>
          <w:tcPr>
            <w:tcW w:w="4935" w:type="dxa"/>
          </w:tcPr>
          <w:p w14:paraId="6C380B9F" w14:textId="7F39C5AA" w:rsidR="00A14C43" w:rsidRDefault="00DE19B2">
            <w:r>
              <w:t>[1, 1000] levels to resolve the water column</w:t>
            </w:r>
          </w:p>
        </w:tc>
      </w:tr>
      <w:tr w:rsidR="00A14C43" w14:paraId="08B770B5" w14:textId="77777777">
        <w:tc>
          <w:tcPr>
            <w:tcW w:w="2715" w:type="dxa"/>
            <w:shd w:val="clear" w:color="auto" w:fill="D0CECE"/>
          </w:tcPr>
          <w:p w14:paraId="7A99EFC5" w14:textId="77777777" w:rsidR="00A14C43" w:rsidRDefault="008F7E79">
            <w:r>
              <w:t>Variables needing calibration:</w:t>
            </w:r>
          </w:p>
        </w:tc>
        <w:tc>
          <w:tcPr>
            <w:tcW w:w="4935" w:type="dxa"/>
          </w:tcPr>
          <w:p w14:paraId="7E904D73" w14:textId="77777777" w:rsidR="00A14C43" w:rsidRDefault="00A14C43"/>
          <w:p w14:paraId="00F842C5" w14:textId="2ECB7995" w:rsidR="00A14C43" w:rsidRDefault="00DE19B2">
            <w:r>
              <w:t>Wind_factor, swr_factor, g1, g2 (light attenuation), shf_factor, k_min (minimum turbulence kinetic energy)</w:t>
            </w:r>
          </w:p>
          <w:p w14:paraId="4F263B22" w14:textId="77777777" w:rsidR="00A14C43" w:rsidRDefault="00A14C43"/>
        </w:tc>
      </w:tr>
      <w:tr w:rsidR="00A14C43" w14:paraId="3FDD8CCE" w14:textId="77777777">
        <w:trPr>
          <w:trHeight w:val="220"/>
        </w:trPr>
        <w:tc>
          <w:tcPr>
            <w:tcW w:w="7650" w:type="dxa"/>
            <w:gridSpan w:val="2"/>
            <w:shd w:val="clear" w:color="auto" w:fill="D0CECE"/>
          </w:tcPr>
          <w:p w14:paraId="006B772C" w14:textId="77777777" w:rsidR="00A14C43" w:rsidRDefault="008F7E79">
            <w:r>
              <w:t>Has successfully been used in:</w:t>
            </w:r>
          </w:p>
          <w:p w14:paraId="35C774EE" w14:textId="77777777" w:rsidR="00A14C43" w:rsidRDefault="008F7E79">
            <w:r w:rsidRPr="005E5132">
              <w:rPr>
                <w:lang w:val="fr-CH"/>
              </w:rPr>
              <w:t>(</w:t>
            </w:r>
            <w:r w:rsidRPr="005E5132">
              <w:rPr>
                <w:i/>
                <w:lang w:val="fr-CH"/>
              </w:rPr>
              <w:t xml:space="preserve">e.g. Climate change scenarios, lake management support, etc. </w:t>
            </w:r>
            <w:r>
              <w:rPr>
                <w:i/>
              </w:rPr>
              <w:t>Please provide a reference</w:t>
            </w:r>
            <w:r>
              <w:t>)</w:t>
            </w:r>
          </w:p>
        </w:tc>
      </w:tr>
      <w:tr w:rsidR="00A14C43" w14:paraId="4222FBF6" w14:textId="77777777">
        <w:tc>
          <w:tcPr>
            <w:tcW w:w="2715" w:type="dxa"/>
            <w:shd w:val="clear" w:color="auto" w:fill="D0CECE"/>
          </w:tcPr>
          <w:p w14:paraId="316F7E93" w14:textId="19A1E3F3" w:rsidR="00A14C43" w:rsidRDefault="008F7E79" w:rsidP="00850F04">
            <w:r>
              <w:t xml:space="preserve"> </w:t>
            </w:r>
            <w:sdt>
              <w:sdtPr>
                <w:id w:val="1169444929"/>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Climate Change Scenario</w:t>
            </w:r>
          </w:p>
        </w:tc>
        <w:tc>
          <w:tcPr>
            <w:tcW w:w="4935" w:type="dxa"/>
          </w:tcPr>
          <w:p w14:paraId="1D5788AC" w14:textId="4BED878D" w:rsidR="00A14C43" w:rsidRDefault="00813FC9">
            <w:r>
              <w:t>Ongoing ISIMIP work</w:t>
            </w:r>
          </w:p>
        </w:tc>
      </w:tr>
      <w:tr w:rsidR="00A14C43" w14:paraId="1F968BC4" w14:textId="77777777">
        <w:tc>
          <w:tcPr>
            <w:tcW w:w="2715" w:type="dxa"/>
            <w:shd w:val="clear" w:color="auto" w:fill="D0CECE"/>
          </w:tcPr>
          <w:p w14:paraId="5328DF29" w14:textId="4740EA73" w:rsidR="00A14C43" w:rsidRDefault="008F7E79" w:rsidP="00850F04">
            <w:r>
              <w:t xml:space="preserve"> </w:t>
            </w:r>
            <w:sdt>
              <w:sdtPr>
                <w:id w:val="633998139"/>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Shallow Lake/Reservoir</w:t>
            </w:r>
          </w:p>
        </w:tc>
        <w:tc>
          <w:tcPr>
            <w:tcW w:w="4935" w:type="dxa"/>
          </w:tcPr>
          <w:p w14:paraId="62061D15" w14:textId="77777777" w:rsidR="00A14C43" w:rsidRDefault="00A14C43"/>
        </w:tc>
      </w:tr>
      <w:tr w:rsidR="00A14C43" w14:paraId="3AC16EF1" w14:textId="77777777">
        <w:tc>
          <w:tcPr>
            <w:tcW w:w="2715" w:type="dxa"/>
            <w:shd w:val="clear" w:color="auto" w:fill="D0CECE"/>
          </w:tcPr>
          <w:p w14:paraId="6D7CAF93" w14:textId="61FDCDA7" w:rsidR="00A14C43" w:rsidRDefault="008F7E79" w:rsidP="00850F04">
            <w:r>
              <w:t xml:space="preserve"> </w:t>
            </w:r>
            <w:sdt>
              <w:sdtPr>
                <w:id w:val="683485595"/>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Deep Lake/Reservoir</w:t>
            </w:r>
          </w:p>
        </w:tc>
        <w:tc>
          <w:tcPr>
            <w:tcW w:w="4935" w:type="dxa"/>
          </w:tcPr>
          <w:p w14:paraId="63687E48" w14:textId="585FE29F" w:rsidR="00A14C43" w:rsidRDefault="003505F4">
            <w:r>
              <w:t xml:space="preserve">Sachse et al., </w:t>
            </w:r>
            <w:r w:rsidR="0062585C">
              <w:t>2014</w:t>
            </w:r>
            <w:r w:rsidR="00AE56E0">
              <w:t>; Kerimoglu et al., 2017</w:t>
            </w:r>
          </w:p>
        </w:tc>
      </w:tr>
      <w:tr w:rsidR="00A14C43" w14:paraId="419D32F7" w14:textId="77777777">
        <w:tc>
          <w:tcPr>
            <w:tcW w:w="2715" w:type="dxa"/>
            <w:shd w:val="clear" w:color="auto" w:fill="D0CECE"/>
          </w:tcPr>
          <w:p w14:paraId="29C9E4C6" w14:textId="4B49F14C" w:rsidR="00A14C43" w:rsidRDefault="008F7E79" w:rsidP="00850F04">
            <w:r>
              <w:t xml:space="preserve"> </w:t>
            </w:r>
            <w:sdt>
              <w:sdtPr>
                <w:id w:val="1865250526"/>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Oligotrophic Water</w:t>
            </w:r>
          </w:p>
        </w:tc>
        <w:tc>
          <w:tcPr>
            <w:tcW w:w="4935" w:type="dxa"/>
          </w:tcPr>
          <w:p w14:paraId="415A55DF" w14:textId="77777777" w:rsidR="00A14C43" w:rsidRDefault="00A14C43"/>
        </w:tc>
      </w:tr>
      <w:tr w:rsidR="00A14C43" w14:paraId="0FAA1C58" w14:textId="77777777">
        <w:tc>
          <w:tcPr>
            <w:tcW w:w="2715" w:type="dxa"/>
            <w:shd w:val="clear" w:color="auto" w:fill="D0CECE"/>
          </w:tcPr>
          <w:p w14:paraId="46B8F73C" w14:textId="0E37B7FD" w:rsidR="00A14C43" w:rsidRDefault="008F7E79" w:rsidP="00850F04">
            <w:r>
              <w:t xml:space="preserve"> </w:t>
            </w:r>
            <w:sdt>
              <w:sdtPr>
                <w:id w:val="-2048436145"/>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Mesotrophic Water</w:t>
            </w:r>
          </w:p>
        </w:tc>
        <w:tc>
          <w:tcPr>
            <w:tcW w:w="4935" w:type="dxa"/>
          </w:tcPr>
          <w:p w14:paraId="40F199E7" w14:textId="77777777" w:rsidR="00A14C43" w:rsidRDefault="00A14C43"/>
        </w:tc>
      </w:tr>
      <w:tr w:rsidR="00A14C43" w14:paraId="485E3590" w14:textId="77777777">
        <w:tc>
          <w:tcPr>
            <w:tcW w:w="2715" w:type="dxa"/>
            <w:shd w:val="clear" w:color="auto" w:fill="D0CECE"/>
          </w:tcPr>
          <w:p w14:paraId="0C0E2541" w14:textId="55195A76" w:rsidR="00A14C43" w:rsidRDefault="008F7E79" w:rsidP="00850F04">
            <w:r>
              <w:t xml:space="preserve"> </w:t>
            </w:r>
            <w:sdt>
              <w:sdtPr>
                <w:id w:val="330491401"/>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Eutrophic Water</w:t>
            </w:r>
          </w:p>
        </w:tc>
        <w:tc>
          <w:tcPr>
            <w:tcW w:w="4935" w:type="dxa"/>
          </w:tcPr>
          <w:p w14:paraId="15B7D474" w14:textId="77777777" w:rsidR="00A14C43" w:rsidRDefault="00A14C43"/>
        </w:tc>
      </w:tr>
      <w:tr w:rsidR="00A14C43" w14:paraId="17720752" w14:textId="77777777">
        <w:tc>
          <w:tcPr>
            <w:tcW w:w="2715" w:type="dxa"/>
            <w:shd w:val="clear" w:color="auto" w:fill="D0CECE"/>
          </w:tcPr>
          <w:p w14:paraId="6139C3D4" w14:textId="5EA43526" w:rsidR="00A14C43" w:rsidRDefault="008F7E79" w:rsidP="00850F04">
            <w:r>
              <w:t xml:space="preserve"> </w:t>
            </w:r>
            <w:sdt>
              <w:sdtPr>
                <w:id w:val="1447581363"/>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Ocean</w:t>
            </w:r>
          </w:p>
        </w:tc>
        <w:tc>
          <w:tcPr>
            <w:tcW w:w="4935" w:type="dxa"/>
          </w:tcPr>
          <w:p w14:paraId="001A9926" w14:textId="4BD2828F" w:rsidR="00A14C43" w:rsidRDefault="00AE56E0">
            <w:r w:rsidRPr="00AE56E0">
              <w:t>Ciglenečki</w:t>
            </w:r>
            <w:r>
              <w:t xml:space="preserve"> et al., 2015</w:t>
            </w:r>
          </w:p>
        </w:tc>
      </w:tr>
      <w:tr w:rsidR="00A14C43" w14:paraId="404D117D" w14:textId="77777777">
        <w:tc>
          <w:tcPr>
            <w:tcW w:w="2715" w:type="dxa"/>
            <w:shd w:val="clear" w:color="auto" w:fill="D0CECE"/>
          </w:tcPr>
          <w:p w14:paraId="0C8F9755" w14:textId="77777777" w:rsidR="00A14C43" w:rsidRDefault="008F7E79" w:rsidP="00850F04">
            <w:r>
              <w:t xml:space="preserve"> </w:t>
            </w:r>
            <w:sdt>
              <w:sdtPr>
                <w:id w:val="1419527086"/>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t xml:space="preserve"> Management Support</w:t>
            </w:r>
          </w:p>
        </w:tc>
        <w:tc>
          <w:tcPr>
            <w:tcW w:w="4935" w:type="dxa"/>
          </w:tcPr>
          <w:p w14:paraId="7BAD3EBF" w14:textId="77777777" w:rsidR="00A14C43" w:rsidRDefault="00A14C43"/>
        </w:tc>
      </w:tr>
      <w:tr w:rsidR="00A14C43" w14:paraId="735C7FA1" w14:textId="77777777">
        <w:tc>
          <w:tcPr>
            <w:tcW w:w="2715" w:type="dxa"/>
            <w:shd w:val="clear" w:color="auto" w:fill="D0CECE"/>
          </w:tcPr>
          <w:p w14:paraId="67A4CE3C" w14:textId="77777777" w:rsidR="00A14C43" w:rsidRDefault="008F7E79" w:rsidP="00850F04">
            <w:r>
              <w:t xml:space="preserve"> </w:t>
            </w:r>
            <w:sdt>
              <w:sdtPr>
                <w:id w:val="-816729492"/>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t xml:space="preserve"> ...</w:t>
            </w:r>
          </w:p>
        </w:tc>
        <w:tc>
          <w:tcPr>
            <w:tcW w:w="4935" w:type="dxa"/>
          </w:tcPr>
          <w:p w14:paraId="3888CE3B" w14:textId="77777777" w:rsidR="00A14C43" w:rsidRDefault="00A14C43"/>
        </w:tc>
      </w:tr>
      <w:tr w:rsidR="00A14C43" w14:paraId="56F49B49" w14:textId="77777777">
        <w:tc>
          <w:tcPr>
            <w:tcW w:w="2715" w:type="dxa"/>
            <w:shd w:val="clear" w:color="auto" w:fill="D0CECE"/>
          </w:tcPr>
          <w:p w14:paraId="3E99274B" w14:textId="77777777" w:rsidR="00A14C43" w:rsidRDefault="008F7E79">
            <w:r>
              <w:t>Countries in which the model has been applied</w:t>
            </w:r>
          </w:p>
        </w:tc>
        <w:tc>
          <w:tcPr>
            <w:tcW w:w="4935" w:type="dxa"/>
          </w:tcPr>
          <w:p w14:paraId="14853FFD" w14:textId="088A07CD" w:rsidR="00A14C43" w:rsidRDefault="00EA1CE2">
            <w:pPr>
              <w:pBdr>
                <w:top w:val="nil"/>
                <w:left w:val="nil"/>
                <w:bottom w:val="nil"/>
                <w:right w:val="nil"/>
                <w:between w:val="nil"/>
              </w:pBdr>
            </w:pPr>
            <w:r>
              <w:t>Ireland, Sweden, Norway, Denmark, Israel</w:t>
            </w:r>
          </w:p>
        </w:tc>
      </w:tr>
      <w:tr w:rsidR="00A14C43" w14:paraId="22DE8E55" w14:textId="77777777">
        <w:tc>
          <w:tcPr>
            <w:tcW w:w="2715" w:type="dxa"/>
            <w:shd w:val="clear" w:color="auto" w:fill="D0CECE"/>
          </w:tcPr>
          <w:p w14:paraId="00F61936" w14:textId="77777777" w:rsidR="00A14C43" w:rsidRDefault="008F7E79">
            <w:r>
              <w:t>Which Institutes have applied the model</w:t>
            </w:r>
          </w:p>
        </w:tc>
        <w:tc>
          <w:tcPr>
            <w:tcW w:w="4935" w:type="dxa"/>
          </w:tcPr>
          <w:p w14:paraId="755B4F4B" w14:textId="77777777" w:rsidR="00A14C43" w:rsidRDefault="00EA1CE2">
            <w:pPr>
              <w:pBdr>
                <w:top w:val="nil"/>
                <w:left w:val="nil"/>
                <w:bottom w:val="nil"/>
                <w:right w:val="nil"/>
                <w:between w:val="nil"/>
              </w:pBdr>
            </w:pPr>
            <w:r>
              <w:t>Aarhus University, Denmark</w:t>
            </w:r>
          </w:p>
          <w:p w14:paraId="03D12C79" w14:textId="77777777" w:rsidR="00EA1CE2" w:rsidRDefault="00EA1CE2">
            <w:pPr>
              <w:pBdr>
                <w:top w:val="nil"/>
                <w:left w:val="nil"/>
                <w:bottom w:val="nil"/>
                <w:right w:val="nil"/>
                <w:between w:val="nil"/>
              </w:pBdr>
            </w:pPr>
            <w:r>
              <w:t>Dundalk Institute of Technology (DkIT), Ireland</w:t>
            </w:r>
          </w:p>
          <w:p w14:paraId="444876B5" w14:textId="77777777" w:rsidR="00EA1CE2" w:rsidRDefault="00EA1CE2">
            <w:pPr>
              <w:pBdr>
                <w:top w:val="nil"/>
                <w:left w:val="nil"/>
                <w:bottom w:val="nil"/>
                <w:right w:val="nil"/>
                <w:between w:val="nil"/>
              </w:pBdr>
            </w:pPr>
            <w:r>
              <w:t>Uppsala University, Sweden</w:t>
            </w:r>
          </w:p>
          <w:p w14:paraId="7C31F059" w14:textId="71741D55" w:rsidR="00EA1CE2" w:rsidRDefault="00EA1CE2">
            <w:pPr>
              <w:pBdr>
                <w:top w:val="nil"/>
                <w:left w:val="nil"/>
                <w:bottom w:val="nil"/>
                <w:right w:val="nil"/>
                <w:between w:val="nil"/>
              </w:pBdr>
            </w:pPr>
            <w:r>
              <w:t>NIVA, Norway</w:t>
            </w:r>
          </w:p>
        </w:tc>
      </w:tr>
      <w:tr w:rsidR="00A14C43" w14:paraId="5B6EE406" w14:textId="77777777">
        <w:trPr>
          <w:trHeight w:val="220"/>
        </w:trPr>
        <w:tc>
          <w:tcPr>
            <w:tcW w:w="7650" w:type="dxa"/>
            <w:gridSpan w:val="2"/>
            <w:shd w:val="clear" w:color="auto" w:fill="D0CECE"/>
          </w:tcPr>
          <w:p w14:paraId="4F07059B" w14:textId="77777777" w:rsidR="00A14C43" w:rsidRDefault="008F7E79">
            <w:r>
              <w:t>Has coding for:</w:t>
            </w:r>
          </w:p>
        </w:tc>
      </w:tr>
      <w:tr w:rsidR="00A14C43" w14:paraId="48630E30" w14:textId="77777777">
        <w:trPr>
          <w:trHeight w:val="220"/>
        </w:trPr>
        <w:tc>
          <w:tcPr>
            <w:tcW w:w="7650" w:type="dxa"/>
            <w:gridSpan w:val="2"/>
          </w:tcPr>
          <w:p w14:paraId="482E966B" w14:textId="77777777" w:rsidR="00A14C43" w:rsidRDefault="00346414">
            <w:sdt>
              <w:sdtPr>
                <w:id w:val="1138384379"/>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rsidR="008F7E79">
              <w:t xml:space="preserve"> Ice dynamics</w:t>
            </w:r>
            <w:r w:rsidR="008F7E79">
              <w:tab/>
            </w:r>
            <w:r w:rsidR="008F7E79">
              <w:tab/>
            </w:r>
            <w:sdt>
              <w:sdtPr>
                <w:id w:val="-1912459554"/>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rsidR="008F7E79">
              <w:t xml:space="preserve"> Sediment heat flux</w:t>
            </w:r>
          </w:p>
          <w:p w14:paraId="3E4D515A" w14:textId="77777777" w:rsidR="00A14C43" w:rsidRDefault="00346414">
            <w:sdt>
              <w:sdtPr>
                <w:id w:val="-1351640840"/>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rsidR="008F7E79">
              <w:t xml:space="preserve"> Sediment dynamics</w:t>
            </w:r>
            <w:r w:rsidR="008F7E79">
              <w:tab/>
            </w:r>
            <w:sdt>
              <w:sdtPr>
                <w:id w:val="1427149083"/>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rsidR="008F7E79">
              <w:t xml:space="preserve"> ...</w:t>
            </w:r>
          </w:p>
          <w:p w14:paraId="3736B24D" w14:textId="77777777" w:rsidR="00A14C43" w:rsidRDefault="00346414" w:rsidP="00850F04">
            <w:sdt>
              <w:sdtPr>
                <w:id w:val="-1035192261"/>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rsidR="008F7E79">
              <w:t xml:space="preserve"> Internal waves            </w:t>
            </w:r>
            <w:sdt>
              <w:sdtPr>
                <w:id w:val="173313577"/>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rsidR="008F7E79">
              <w:t xml:space="preserve"> ...</w:t>
            </w:r>
          </w:p>
        </w:tc>
      </w:tr>
      <w:tr w:rsidR="00A14C43" w14:paraId="525D06A4" w14:textId="77777777">
        <w:tc>
          <w:tcPr>
            <w:tcW w:w="7650" w:type="dxa"/>
            <w:gridSpan w:val="2"/>
            <w:shd w:val="clear" w:color="auto" w:fill="D0CECE"/>
          </w:tcPr>
          <w:p w14:paraId="1B241597" w14:textId="77777777" w:rsidR="00A14C43" w:rsidRDefault="008F7E79">
            <w:pPr>
              <w:jc w:val="center"/>
              <w:rPr>
                <w:b/>
                <w:i/>
              </w:rPr>
            </w:pPr>
            <w:r>
              <w:rPr>
                <w:b/>
                <w:i/>
              </w:rPr>
              <w:lastRenderedPageBreak/>
              <w:t>Accessibility</w:t>
            </w:r>
          </w:p>
        </w:tc>
      </w:tr>
      <w:tr w:rsidR="00A14C43" w14:paraId="56E57A5B" w14:textId="77777777">
        <w:tc>
          <w:tcPr>
            <w:tcW w:w="7650" w:type="dxa"/>
            <w:gridSpan w:val="2"/>
          </w:tcPr>
          <w:p w14:paraId="55D491AD" w14:textId="60E2D7BC" w:rsidR="00A14C43" w:rsidRDefault="008F7E79" w:rsidP="00850F04">
            <w:r>
              <w:t xml:space="preserve"> </w:t>
            </w:r>
            <w:sdt>
              <w:sdtPr>
                <w:id w:val="260191548"/>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Open-Source</w:t>
            </w:r>
            <w:r>
              <w:tab/>
            </w:r>
            <w:r>
              <w:tab/>
            </w:r>
            <w:sdt>
              <w:sdtPr>
                <w:id w:val="2033921166"/>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Open-to-Use </w:t>
            </w:r>
            <w:r>
              <w:tab/>
            </w:r>
            <w:r>
              <w:tab/>
            </w:r>
            <w:sdt>
              <w:sdtPr>
                <w:id w:val="633995873"/>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t xml:space="preserve"> Licensed</w:t>
            </w:r>
          </w:p>
        </w:tc>
      </w:tr>
      <w:tr w:rsidR="00A14C43" w14:paraId="0D302255" w14:textId="77777777">
        <w:tc>
          <w:tcPr>
            <w:tcW w:w="7650" w:type="dxa"/>
            <w:gridSpan w:val="2"/>
          </w:tcPr>
          <w:p w14:paraId="3C93CD1A" w14:textId="35E60722" w:rsidR="00A14C43" w:rsidRDefault="008F7E79" w:rsidP="00850F04">
            <w:r>
              <w:t xml:space="preserve"> </w:t>
            </w:r>
            <w:sdt>
              <w:sdtPr>
                <w:id w:val="-1712265527"/>
                <w14:checkbox>
                  <w14:checked w14:val="0"/>
                  <w14:checkedState w14:val="2612" w14:font="MS Gothic"/>
                  <w14:uncheckedState w14:val="2610" w14:font="MS Gothic"/>
                </w14:checkbox>
              </w:sdtPr>
              <w:sdtEndPr/>
              <w:sdtContent>
                <w:r w:rsidR="00BE3561">
                  <w:rPr>
                    <w:rFonts w:ascii="MS Gothic" w:eastAsia="MS Gothic" w:hAnsi="MS Gothic" w:hint="eastAsia"/>
                  </w:rPr>
                  <w:t>☐</w:t>
                </w:r>
              </w:sdtContent>
            </w:sdt>
            <w:r>
              <w:t xml:space="preserve"> Prompt-based</w:t>
            </w:r>
            <w:r>
              <w:tab/>
            </w:r>
            <w:r>
              <w:tab/>
            </w:r>
            <w:sdt>
              <w:sdtPr>
                <w:id w:val="-1622134848"/>
                <w14:checkbox>
                  <w14:checked w14:val="1"/>
                  <w14:checkedState w14:val="2612" w14:font="MS Gothic"/>
                  <w14:uncheckedState w14:val="2610" w14:font="MS Gothic"/>
                </w14:checkbox>
              </w:sdtPr>
              <w:sdtEndPr/>
              <w:sdtContent>
                <w:r w:rsidR="00EA1CE2">
                  <w:rPr>
                    <w:rFonts w:ascii="MS Gothic" w:eastAsia="MS Gothic" w:hAnsi="MS Gothic" w:hint="eastAsia"/>
                  </w:rPr>
                  <w:t>☒</w:t>
                </w:r>
              </w:sdtContent>
            </w:sdt>
            <w:r>
              <w:t xml:space="preserve"> GUI</w:t>
            </w:r>
          </w:p>
        </w:tc>
      </w:tr>
      <w:tr w:rsidR="00A14C43" w14:paraId="7F1E7139" w14:textId="77777777">
        <w:tc>
          <w:tcPr>
            <w:tcW w:w="7650" w:type="dxa"/>
            <w:gridSpan w:val="2"/>
          </w:tcPr>
          <w:p w14:paraId="0AA1E016" w14:textId="07B25F5A" w:rsidR="00A14C43" w:rsidRDefault="008F7E79" w:rsidP="00850F04">
            <w:r>
              <w:t xml:space="preserve"> </w:t>
            </w:r>
            <w:sdt>
              <w:sdtPr>
                <w:id w:val="446129651"/>
                <w14:checkbox>
                  <w14:checked w14:val="1"/>
                  <w14:checkedState w14:val="2612" w14:font="MS Gothic"/>
                  <w14:uncheckedState w14:val="2610" w14:font="MS Gothic"/>
                </w14:checkbox>
              </w:sdtPr>
              <w:sdtEndPr/>
              <w:sdtContent>
                <w:r w:rsidR="00813FC9">
                  <w:rPr>
                    <w:rFonts w:ascii="MS Gothic" w:eastAsia="MS Gothic" w:hAnsi="MS Gothic" w:hint="eastAsia"/>
                  </w:rPr>
                  <w:t>☒</w:t>
                </w:r>
              </w:sdtContent>
            </w:sdt>
            <w:r>
              <w:t xml:space="preserve"> Test cases available</w:t>
            </w:r>
          </w:p>
        </w:tc>
      </w:tr>
      <w:tr w:rsidR="00A14C43" w14:paraId="1CB75403" w14:textId="77777777">
        <w:tc>
          <w:tcPr>
            <w:tcW w:w="2715" w:type="dxa"/>
            <w:shd w:val="clear" w:color="auto" w:fill="D0CECE"/>
          </w:tcPr>
          <w:p w14:paraId="4DEA919D" w14:textId="77777777" w:rsidR="00A14C43" w:rsidRDefault="008F7E79">
            <w:r>
              <w:t>Available tools for pre- and post-processing:</w:t>
            </w:r>
          </w:p>
        </w:tc>
        <w:tc>
          <w:tcPr>
            <w:tcW w:w="4935" w:type="dxa"/>
          </w:tcPr>
          <w:p w14:paraId="3AE12241" w14:textId="77777777" w:rsidR="00A14C43" w:rsidRDefault="00A14C43"/>
          <w:p w14:paraId="69EBF8DE" w14:textId="6DE49E6E" w:rsidR="00A14C43" w:rsidRDefault="00813FC9">
            <w:r>
              <w:t>R package: ‘gotmtools’</w:t>
            </w:r>
          </w:p>
        </w:tc>
      </w:tr>
      <w:tr w:rsidR="00A14C43" w14:paraId="0B6A7B18" w14:textId="77777777">
        <w:tc>
          <w:tcPr>
            <w:tcW w:w="2715" w:type="dxa"/>
            <w:shd w:val="clear" w:color="auto" w:fill="D0CECE"/>
          </w:tcPr>
          <w:p w14:paraId="401EB821" w14:textId="77777777" w:rsidR="00A14C43" w:rsidRDefault="008F7E79">
            <w:r>
              <w:t>Support:</w:t>
            </w:r>
          </w:p>
          <w:p w14:paraId="758A96F0" w14:textId="77777777" w:rsidR="00A14C43" w:rsidRDefault="008F7E79">
            <w:pPr>
              <w:rPr>
                <w:i/>
              </w:rPr>
            </w:pPr>
            <w:r>
              <w:t>(</w:t>
            </w:r>
            <w:r>
              <w:rPr>
                <w:i/>
              </w:rPr>
              <w:t>Community forum, mailing list, “help”-manual, contact, etc.)</w:t>
            </w:r>
          </w:p>
        </w:tc>
        <w:tc>
          <w:tcPr>
            <w:tcW w:w="4935" w:type="dxa"/>
          </w:tcPr>
          <w:p w14:paraId="60CD63EE" w14:textId="495B26E7" w:rsidR="00A14C43" w:rsidRDefault="00813FC9">
            <w:r>
              <w:t>Google group</w:t>
            </w:r>
          </w:p>
          <w:p w14:paraId="427F8D48" w14:textId="77777777" w:rsidR="00A14C43" w:rsidRDefault="00A14C43"/>
          <w:p w14:paraId="325BEB9C" w14:textId="77777777" w:rsidR="00A14C43" w:rsidRDefault="00A14C43"/>
        </w:tc>
      </w:tr>
      <w:tr w:rsidR="00A14C43" w14:paraId="581CB754" w14:textId="77777777">
        <w:tc>
          <w:tcPr>
            <w:tcW w:w="2715" w:type="dxa"/>
            <w:shd w:val="clear" w:color="auto" w:fill="D0CECE"/>
          </w:tcPr>
          <w:p w14:paraId="0F00FCC5" w14:textId="77777777" w:rsidR="00A14C43" w:rsidRDefault="008F7E79">
            <w:r>
              <w:t>Can be coupled to the following models:</w:t>
            </w:r>
          </w:p>
        </w:tc>
        <w:tc>
          <w:tcPr>
            <w:tcW w:w="4935" w:type="dxa"/>
          </w:tcPr>
          <w:p w14:paraId="33EDDC1F" w14:textId="72B71142" w:rsidR="00A14C43" w:rsidRDefault="00813FC9">
            <w:r>
              <w:t>PCLake</w:t>
            </w:r>
          </w:p>
          <w:p w14:paraId="741E0124" w14:textId="23798AA1" w:rsidR="00813FC9" w:rsidRDefault="00813FC9">
            <w:r>
              <w:t>ERGOM</w:t>
            </w:r>
          </w:p>
          <w:p w14:paraId="0CE9C7D7" w14:textId="30395694" w:rsidR="00A14C43" w:rsidRDefault="00813FC9">
            <w:r>
              <w:t>AED</w:t>
            </w:r>
          </w:p>
          <w:p w14:paraId="7FA42B43" w14:textId="77777777" w:rsidR="00A14C43" w:rsidRDefault="00A14C43"/>
        </w:tc>
      </w:tr>
      <w:tr w:rsidR="00A14C43" w14:paraId="66E77D1C" w14:textId="77777777">
        <w:tc>
          <w:tcPr>
            <w:tcW w:w="2715" w:type="dxa"/>
            <w:shd w:val="clear" w:color="auto" w:fill="D0CECE"/>
          </w:tcPr>
          <w:p w14:paraId="60B1F372" w14:textId="77777777" w:rsidR="00A14C43" w:rsidRDefault="008F7E79">
            <w:r>
              <w:t>How can someone get access to this model:</w:t>
            </w:r>
          </w:p>
          <w:p w14:paraId="25D545C4" w14:textId="77777777" w:rsidR="00A14C43" w:rsidRDefault="008F7E79">
            <w:r>
              <w:t>(</w:t>
            </w:r>
            <w:r>
              <w:rPr>
                <w:i/>
              </w:rPr>
              <w:t>Please provide a URL or contact person</w:t>
            </w:r>
            <w:r>
              <w:t>)</w:t>
            </w:r>
          </w:p>
        </w:tc>
        <w:tc>
          <w:tcPr>
            <w:tcW w:w="4935" w:type="dxa"/>
          </w:tcPr>
          <w:p w14:paraId="01E23285" w14:textId="77777777" w:rsidR="00A14C43" w:rsidRDefault="00A14C43"/>
          <w:p w14:paraId="5DB8C246" w14:textId="59744EED" w:rsidR="00A14C43" w:rsidRDefault="00813FC9">
            <w:hyperlink r:id="rId8" w:history="1">
              <w:r>
                <w:rPr>
                  <w:rStyle w:val="Hyperlink"/>
                </w:rPr>
                <w:t>https://github.com/gotm-model/code</w:t>
              </w:r>
            </w:hyperlink>
          </w:p>
          <w:p w14:paraId="1401ECD9" w14:textId="77777777" w:rsidR="00A14C43" w:rsidRDefault="00A14C43"/>
          <w:p w14:paraId="28E7FD27" w14:textId="77777777" w:rsidR="00A14C43" w:rsidRDefault="00A14C43"/>
        </w:tc>
      </w:tr>
      <w:tr w:rsidR="00A14C43" w14:paraId="6FDCB111" w14:textId="77777777">
        <w:trPr>
          <w:trHeight w:val="220"/>
        </w:trPr>
        <w:tc>
          <w:tcPr>
            <w:tcW w:w="7650" w:type="dxa"/>
            <w:gridSpan w:val="2"/>
            <w:shd w:val="clear" w:color="auto" w:fill="D0CECE"/>
          </w:tcPr>
          <w:p w14:paraId="59B78100" w14:textId="77777777" w:rsidR="00A14C43" w:rsidRDefault="008F7E79">
            <w:pPr>
              <w:jc w:val="center"/>
              <w:rPr>
                <w:b/>
                <w:i/>
              </w:rPr>
            </w:pPr>
            <w:r>
              <w:rPr>
                <w:b/>
                <w:i/>
              </w:rPr>
              <w:t>Miscellaneous</w:t>
            </w:r>
          </w:p>
        </w:tc>
      </w:tr>
      <w:tr w:rsidR="00A14C43" w14:paraId="1E5C8AA5" w14:textId="77777777">
        <w:trPr>
          <w:trHeight w:val="220"/>
        </w:trPr>
        <w:tc>
          <w:tcPr>
            <w:tcW w:w="7650" w:type="dxa"/>
            <w:gridSpan w:val="2"/>
            <w:shd w:val="clear" w:color="auto" w:fill="FFFFFF"/>
          </w:tcPr>
          <w:p w14:paraId="0081D1BD" w14:textId="77777777" w:rsidR="00A14C43" w:rsidRDefault="008F7E79">
            <w:pPr>
              <w:spacing w:after="160" w:line="259" w:lineRule="auto"/>
              <w:rPr>
                <w:i/>
              </w:rPr>
            </w:pPr>
            <w:r>
              <w:rPr>
                <w:i/>
              </w:rPr>
              <w:t>Comments (things not covered by the form):</w:t>
            </w:r>
          </w:p>
          <w:p w14:paraId="0F57FD2E" w14:textId="491C7427" w:rsidR="00A14C43" w:rsidRDefault="00AE56E0">
            <w:pPr>
              <w:spacing w:after="160" w:line="259" w:lineRule="auto"/>
            </w:pPr>
            <w:r>
              <w:t>Ice model is currently being developed</w:t>
            </w:r>
          </w:p>
          <w:p w14:paraId="3D98860F" w14:textId="77777777" w:rsidR="00A14C43" w:rsidRDefault="00A14C43">
            <w:pPr>
              <w:spacing w:after="160" w:line="259" w:lineRule="auto"/>
            </w:pPr>
          </w:p>
          <w:p w14:paraId="1F5BC335" w14:textId="77777777" w:rsidR="00A14C43" w:rsidRDefault="00A14C43"/>
        </w:tc>
      </w:tr>
      <w:tr w:rsidR="00A14C43" w14:paraId="2384F9CC" w14:textId="77777777">
        <w:trPr>
          <w:trHeight w:val="220"/>
        </w:trPr>
        <w:tc>
          <w:tcPr>
            <w:tcW w:w="7650" w:type="dxa"/>
            <w:gridSpan w:val="2"/>
            <w:shd w:val="clear" w:color="auto" w:fill="FFFFFF"/>
          </w:tcPr>
          <w:p w14:paraId="5F3F8CDE" w14:textId="77777777" w:rsidR="00A14C43" w:rsidRDefault="008F7E79">
            <w:pPr>
              <w:spacing w:after="160" w:line="259" w:lineRule="auto"/>
              <w:rPr>
                <w:i/>
              </w:rPr>
            </w:pPr>
            <w:r>
              <w:rPr>
                <w:i/>
              </w:rPr>
              <w:t>Useful tricks and hints for other users (on handling input files, running the model, numerics,...):</w:t>
            </w:r>
          </w:p>
          <w:p w14:paraId="240C11F1" w14:textId="1AB98B3D" w:rsidR="00A14C43" w:rsidRDefault="00AE56E0">
            <w:pPr>
              <w:spacing w:after="160" w:line="259" w:lineRule="auto"/>
            </w:pPr>
            <w:r>
              <w:t>Input files are tab-delimited</w:t>
            </w:r>
          </w:p>
          <w:p w14:paraId="7E191699" w14:textId="77777777" w:rsidR="00A14C43" w:rsidRDefault="00A14C43">
            <w:pPr>
              <w:spacing w:after="160" w:line="259" w:lineRule="auto"/>
            </w:pPr>
          </w:p>
        </w:tc>
      </w:tr>
      <w:tr w:rsidR="00A14C43" w14:paraId="18246855" w14:textId="77777777">
        <w:trPr>
          <w:trHeight w:val="220"/>
        </w:trPr>
        <w:tc>
          <w:tcPr>
            <w:tcW w:w="7650" w:type="dxa"/>
            <w:gridSpan w:val="2"/>
            <w:shd w:val="clear" w:color="auto" w:fill="FFFFFF"/>
          </w:tcPr>
          <w:p w14:paraId="3F6FD7A8" w14:textId="77777777" w:rsidR="00A14C43" w:rsidRDefault="008F7E79">
            <w:pPr>
              <w:spacing w:after="160" w:line="259" w:lineRule="auto"/>
            </w:pPr>
            <w:r>
              <w:t>Links (</w:t>
            </w:r>
            <w:r>
              <w:rPr>
                <w:i/>
              </w:rPr>
              <w:t>Please add links to the model’s developer’s website and the model’s resources, like forums, manuals, support, contact,...</w:t>
            </w:r>
            <w:r>
              <w:t>):</w:t>
            </w:r>
          </w:p>
          <w:p w14:paraId="40B12BFC" w14:textId="3BF5B76C" w:rsidR="00A14C43" w:rsidRDefault="00EA1CE2">
            <w:pPr>
              <w:spacing w:after="160" w:line="259" w:lineRule="auto"/>
            </w:pPr>
            <w:r>
              <w:t xml:space="preserve">WET – user interface for GOTM </w:t>
            </w:r>
            <w:hyperlink r:id="rId9" w:history="1">
              <w:r>
                <w:rPr>
                  <w:rStyle w:val="Hyperlink"/>
                </w:rPr>
                <w:t>http://projects.au.dk/wet/</w:t>
              </w:r>
            </w:hyperlink>
          </w:p>
          <w:p w14:paraId="67F14839" w14:textId="09F1B188" w:rsidR="00A14C43" w:rsidRDefault="00EA1CE2">
            <w:pPr>
              <w:spacing w:after="160" w:line="259" w:lineRule="auto"/>
            </w:pPr>
            <w:r>
              <w:t xml:space="preserve">GOTMr – package for running GOTM in R </w:t>
            </w:r>
            <w:hyperlink r:id="rId10" w:history="1">
              <w:r>
                <w:rPr>
                  <w:rStyle w:val="Hyperlink"/>
                </w:rPr>
                <w:t>https://github.com/tadhg-moore/GOTMr</w:t>
              </w:r>
            </w:hyperlink>
          </w:p>
          <w:p w14:paraId="18346A5A" w14:textId="6EEBF3AC" w:rsidR="00EA1CE2" w:rsidRDefault="00EA1CE2">
            <w:pPr>
              <w:spacing w:after="160" w:line="259" w:lineRule="auto"/>
            </w:pPr>
            <w:r>
              <w:t xml:space="preserve">gotmtools  - package for pre and post-processing </w:t>
            </w:r>
            <w:hyperlink r:id="rId11" w:history="1">
              <w:r w:rsidRPr="004F2D14">
                <w:rPr>
                  <w:rStyle w:val="Hyperlink"/>
                </w:rPr>
                <w:t>https://github.com/tadhg-moore/</w:t>
              </w:r>
              <w:r w:rsidRPr="004F2D14">
                <w:rPr>
                  <w:rStyle w:val="Hyperlink"/>
                </w:rPr>
                <w:t>gotmtools</w:t>
              </w:r>
            </w:hyperlink>
            <w:r>
              <w:t xml:space="preserve"> </w:t>
            </w:r>
          </w:p>
          <w:p w14:paraId="6CF00A63" w14:textId="52CE649F" w:rsidR="00AE56E0" w:rsidRDefault="00AE56E0">
            <w:pPr>
              <w:spacing w:after="160" w:line="259" w:lineRule="auto"/>
            </w:pPr>
            <w:r>
              <w:t xml:space="preserve">FABM - </w:t>
            </w:r>
            <w:hyperlink r:id="rId12" w:history="1">
              <w:r>
                <w:rPr>
                  <w:rStyle w:val="Hyperlink"/>
                </w:rPr>
                <w:t>https://github.com/fabm-model/fabm/wiki</w:t>
              </w:r>
            </w:hyperlink>
          </w:p>
          <w:p w14:paraId="7AB23551" w14:textId="15555A86" w:rsidR="00EA1CE2" w:rsidRDefault="007A18D8">
            <w:pPr>
              <w:spacing w:after="160" w:line="259" w:lineRule="auto"/>
            </w:pPr>
            <w:r>
              <w:t xml:space="preserve">GOTM Google group - </w:t>
            </w:r>
            <w:hyperlink r:id="rId13" w:anchor="!forum/gotm-users" w:history="1">
              <w:r>
                <w:rPr>
                  <w:rStyle w:val="Hyperlink"/>
                </w:rPr>
                <w:t>https://groups.google.com/forum/#!forum/gotm-users</w:t>
              </w:r>
            </w:hyperlink>
          </w:p>
          <w:p w14:paraId="067E9416" w14:textId="2811BD73" w:rsidR="00346414" w:rsidRDefault="00346414">
            <w:pPr>
              <w:spacing w:after="160" w:line="259" w:lineRule="auto"/>
            </w:pPr>
            <w:r>
              <w:t>Bolding &amp; Bruggeman</w:t>
            </w:r>
            <w:bookmarkStart w:id="0" w:name="_GoBack"/>
            <w:bookmarkEnd w:id="0"/>
            <w:r>
              <w:t xml:space="preserve"> (Developers) - </w:t>
            </w:r>
            <w:hyperlink r:id="rId14" w:history="1">
              <w:r>
                <w:rPr>
                  <w:rStyle w:val="Hyperlink"/>
                </w:rPr>
                <w:t>https://bolding-bruggeman.com/</w:t>
              </w:r>
            </w:hyperlink>
          </w:p>
          <w:p w14:paraId="2E6C9F34" w14:textId="77777777" w:rsidR="00A14C43" w:rsidRDefault="00A14C43">
            <w:pPr>
              <w:spacing w:after="160" w:line="259" w:lineRule="auto"/>
            </w:pPr>
          </w:p>
        </w:tc>
      </w:tr>
      <w:tr w:rsidR="00A14C43" w14:paraId="32896861" w14:textId="77777777">
        <w:trPr>
          <w:trHeight w:val="220"/>
        </w:trPr>
        <w:tc>
          <w:tcPr>
            <w:tcW w:w="7650" w:type="dxa"/>
            <w:gridSpan w:val="2"/>
            <w:shd w:val="clear" w:color="auto" w:fill="FFFFFF"/>
          </w:tcPr>
          <w:p w14:paraId="47C34192" w14:textId="77777777" w:rsidR="00A14C43" w:rsidRDefault="008F7E79">
            <w:pPr>
              <w:spacing w:after="160" w:line="259" w:lineRule="auto"/>
            </w:pPr>
            <w:r>
              <w:rPr>
                <w:i/>
              </w:rPr>
              <w:t>Reference list (Please add several references in which the model has been applied</w:t>
            </w:r>
            <w:r>
              <w:t>):</w:t>
            </w:r>
          </w:p>
          <w:p w14:paraId="6F08FA0D" w14:textId="77777777" w:rsidR="007A18D8" w:rsidRPr="007A18D8" w:rsidRDefault="007A18D8" w:rsidP="007A18D8">
            <w:pPr>
              <w:widowControl w:val="0"/>
              <w:autoSpaceDE w:val="0"/>
              <w:autoSpaceDN w:val="0"/>
              <w:adjustRightInd w:val="0"/>
              <w:spacing w:after="160"/>
              <w:ind w:left="480" w:hanging="480"/>
              <w:rPr>
                <w:rFonts w:cs="Times New Roman"/>
                <w:noProof/>
                <w:szCs w:val="24"/>
              </w:rPr>
            </w:pPr>
            <w:r>
              <w:rPr>
                <w:lang w:val="en-IE"/>
              </w:rPr>
              <w:fldChar w:fldCharType="begin" w:fldLock="1"/>
            </w:r>
            <w:r>
              <w:rPr>
                <w:lang w:val="en-IE"/>
              </w:rPr>
              <w:instrText xml:space="preserve">ADDIN Mendeley Bibliography CSL_BIBLIOGRAPHY </w:instrText>
            </w:r>
            <w:r>
              <w:rPr>
                <w:lang w:val="en-IE"/>
              </w:rPr>
              <w:fldChar w:fldCharType="separate"/>
            </w:r>
            <w:r w:rsidRPr="007A18D8">
              <w:rPr>
                <w:rFonts w:cs="Times New Roman"/>
                <w:noProof/>
                <w:szCs w:val="24"/>
              </w:rPr>
              <w:t xml:space="preserve">Belolipetsky, P. V., Belolipetskii, V. M., Genova, S. N., &amp; Mooij, W. M. (2010). </w:t>
            </w:r>
            <w:r w:rsidRPr="007A18D8">
              <w:rPr>
                <w:rFonts w:cs="Times New Roman"/>
                <w:noProof/>
                <w:szCs w:val="24"/>
              </w:rPr>
              <w:lastRenderedPageBreak/>
              <w:t xml:space="preserve">Numerical modeling of vertical stratification of Lake Shira in summer. </w:t>
            </w:r>
            <w:r w:rsidRPr="007A18D8">
              <w:rPr>
                <w:rFonts w:cs="Times New Roman"/>
                <w:i/>
                <w:iCs/>
                <w:noProof/>
                <w:szCs w:val="24"/>
              </w:rPr>
              <w:t>Aquatic Ecology</w:t>
            </w:r>
            <w:r w:rsidRPr="007A18D8">
              <w:rPr>
                <w:rFonts w:cs="Times New Roman"/>
                <w:noProof/>
                <w:szCs w:val="24"/>
              </w:rPr>
              <w:t xml:space="preserve">, </w:t>
            </w:r>
            <w:r w:rsidRPr="007A18D8">
              <w:rPr>
                <w:rFonts w:cs="Times New Roman"/>
                <w:i/>
                <w:iCs/>
                <w:noProof/>
                <w:szCs w:val="24"/>
              </w:rPr>
              <w:t>44</w:t>
            </w:r>
            <w:r w:rsidRPr="007A18D8">
              <w:rPr>
                <w:rFonts w:cs="Times New Roman"/>
                <w:noProof/>
                <w:szCs w:val="24"/>
              </w:rPr>
              <w:t>(3), 561–570. https://doi.org/10.1007/s10452-010-9330-z</w:t>
            </w:r>
          </w:p>
          <w:p w14:paraId="466DA7B4" w14:textId="77777777" w:rsidR="007A18D8" w:rsidRPr="007A18D8" w:rsidRDefault="007A18D8" w:rsidP="007A18D8">
            <w:pPr>
              <w:widowControl w:val="0"/>
              <w:autoSpaceDE w:val="0"/>
              <w:autoSpaceDN w:val="0"/>
              <w:adjustRightInd w:val="0"/>
              <w:spacing w:after="160"/>
              <w:ind w:left="480" w:hanging="480"/>
              <w:rPr>
                <w:rFonts w:cs="Times New Roman"/>
                <w:noProof/>
                <w:szCs w:val="24"/>
              </w:rPr>
            </w:pPr>
            <w:r w:rsidRPr="007A18D8">
              <w:rPr>
                <w:rFonts w:cs="Times New Roman"/>
                <w:noProof/>
                <w:szCs w:val="24"/>
              </w:rPr>
              <w:t xml:space="preserve">Bruggeman, J., &amp; Bolding, K. (2014). A general framework for aquatic biogeochemical models. </w:t>
            </w:r>
            <w:r w:rsidRPr="007A18D8">
              <w:rPr>
                <w:rFonts w:cs="Times New Roman"/>
                <w:i/>
                <w:iCs/>
                <w:noProof/>
                <w:szCs w:val="24"/>
              </w:rPr>
              <w:t>Environmental Modelling and Software</w:t>
            </w:r>
            <w:r w:rsidRPr="007A18D8">
              <w:rPr>
                <w:rFonts w:cs="Times New Roman"/>
                <w:noProof/>
                <w:szCs w:val="24"/>
              </w:rPr>
              <w:t xml:space="preserve">, </w:t>
            </w:r>
            <w:r w:rsidRPr="007A18D8">
              <w:rPr>
                <w:rFonts w:cs="Times New Roman"/>
                <w:i/>
                <w:iCs/>
                <w:noProof/>
                <w:szCs w:val="24"/>
              </w:rPr>
              <w:t>61</w:t>
            </w:r>
            <w:r w:rsidRPr="007A18D8">
              <w:rPr>
                <w:rFonts w:cs="Times New Roman"/>
                <w:noProof/>
                <w:szCs w:val="24"/>
              </w:rPr>
              <w:t>, 249–265. https://doi.org/10.1016/j.envsoft.2014.04.002</w:t>
            </w:r>
          </w:p>
          <w:p w14:paraId="77C77C47" w14:textId="77777777" w:rsidR="007A18D8" w:rsidRPr="007A18D8" w:rsidRDefault="007A18D8" w:rsidP="007A18D8">
            <w:pPr>
              <w:widowControl w:val="0"/>
              <w:autoSpaceDE w:val="0"/>
              <w:autoSpaceDN w:val="0"/>
              <w:adjustRightInd w:val="0"/>
              <w:spacing w:after="160"/>
              <w:ind w:left="480" w:hanging="480"/>
              <w:rPr>
                <w:rFonts w:cs="Times New Roman"/>
                <w:noProof/>
                <w:szCs w:val="24"/>
              </w:rPr>
            </w:pPr>
            <w:r w:rsidRPr="007A18D8">
              <w:rPr>
                <w:rFonts w:cs="Times New Roman"/>
                <w:noProof/>
                <w:szCs w:val="24"/>
              </w:rPr>
              <w:t xml:space="preserve">Burchard, H., &amp; Baumert, H. (1995). On the performance of a mixed-layer model based on the κ-ε turbulence closure. </w:t>
            </w:r>
            <w:r w:rsidRPr="007A18D8">
              <w:rPr>
                <w:rFonts w:cs="Times New Roman"/>
                <w:i/>
                <w:iCs/>
                <w:noProof/>
                <w:szCs w:val="24"/>
              </w:rPr>
              <w:t>Journal of Geophysical Research</w:t>
            </w:r>
            <w:r w:rsidRPr="007A18D8">
              <w:rPr>
                <w:rFonts w:cs="Times New Roman"/>
                <w:noProof/>
                <w:szCs w:val="24"/>
              </w:rPr>
              <w:t xml:space="preserve">, </w:t>
            </w:r>
            <w:r w:rsidRPr="007A18D8">
              <w:rPr>
                <w:rFonts w:cs="Times New Roman"/>
                <w:i/>
                <w:iCs/>
                <w:noProof/>
                <w:szCs w:val="24"/>
              </w:rPr>
              <w:t>100</w:t>
            </w:r>
            <w:r w:rsidRPr="007A18D8">
              <w:rPr>
                <w:rFonts w:cs="Times New Roman"/>
                <w:noProof/>
                <w:szCs w:val="24"/>
              </w:rPr>
              <w:t>, 8523–8540. https://doi.org/10.1029/94JC03229</w:t>
            </w:r>
          </w:p>
          <w:p w14:paraId="3AF7B278" w14:textId="77777777" w:rsidR="007A18D8" w:rsidRPr="007A18D8" w:rsidRDefault="007A18D8" w:rsidP="007A18D8">
            <w:pPr>
              <w:widowControl w:val="0"/>
              <w:autoSpaceDE w:val="0"/>
              <w:autoSpaceDN w:val="0"/>
              <w:adjustRightInd w:val="0"/>
              <w:spacing w:after="160"/>
              <w:ind w:left="480" w:hanging="480"/>
              <w:rPr>
                <w:rFonts w:cs="Times New Roman"/>
                <w:noProof/>
                <w:szCs w:val="24"/>
              </w:rPr>
            </w:pPr>
            <w:r w:rsidRPr="007A18D8">
              <w:rPr>
                <w:rFonts w:cs="Times New Roman"/>
                <w:noProof/>
                <w:szCs w:val="24"/>
              </w:rPr>
              <w:t xml:space="preserve">Burchard, H., Bolding, K., Kühn, W., Meister, A., Neumann, T., &amp; Umlauf, L. (2006). Description of a flexible and extendable physical-biogeochemical model system for the water column. </w:t>
            </w:r>
            <w:r w:rsidRPr="007A18D8">
              <w:rPr>
                <w:rFonts w:cs="Times New Roman"/>
                <w:i/>
                <w:iCs/>
                <w:noProof/>
                <w:szCs w:val="24"/>
              </w:rPr>
              <w:t>Journal of Marine Systems</w:t>
            </w:r>
            <w:r w:rsidRPr="007A18D8">
              <w:rPr>
                <w:rFonts w:cs="Times New Roman"/>
                <w:noProof/>
                <w:szCs w:val="24"/>
              </w:rPr>
              <w:t xml:space="preserve">, </w:t>
            </w:r>
            <w:r w:rsidRPr="007A18D8">
              <w:rPr>
                <w:rFonts w:cs="Times New Roman"/>
                <w:i/>
                <w:iCs/>
                <w:noProof/>
                <w:szCs w:val="24"/>
              </w:rPr>
              <w:t>61</w:t>
            </w:r>
            <w:r w:rsidRPr="007A18D8">
              <w:rPr>
                <w:rFonts w:cs="Times New Roman"/>
                <w:noProof/>
                <w:szCs w:val="24"/>
              </w:rPr>
              <w:t>, 180–211. https://doi.org/10.1016/j.jmarsys.2005.04.011</w:t>
            </w:r>
          </w:p>
          <w:p w14:paraId="4B86770A" w14:textId="77777777" w:rsidR="007A18D8" w:rsidRPr="007A18D8" w:rsidRDefault="007A18D8" w:rsidP="007A18D8">
            <w:pPr>
              <w:widowControl w:val="0"/>
              <w:autoSpaceDE w:val="0"/>
              <w:autoSpaceDN w:val="0"/>
              <w:adjustRightInd w:val="0"/>
              <w:spacing w:after="160"/>
              <w:ind w:left="480" w:hanging="480"/>
              <w:rPr>
                <w:rFonts w:cs="Times New Roman"/>
                <w:noProof/>
                <w:szCs w:val="24"/>
              </w:rPr>
            </w:pPr>
            <w:r w:rsidRPr="007A18D8">
              <w:rPr>
                <w:rFonts w:cs="Times New Roman"/>
                <w:noProof/>
                <w:szCs w:val="24"/>
              </w:rPr>
              <w:t xml:space="preserve">Burchard, H., &amp; Petersen, O. (1999). Models of turbulence in the marine environment - A comparative study of two-equation turbulence models. </w:t>
            </w:r>
            <w:r w:rsidRPr="007A18D8">
              <w:rPr>
                <w:rFonts w:cs="Times New Roman"/>
                <w:i/>
                <w:iCs/>
                <w:noProof/>
                <w:szCs w:val="24"/>
              </w:rPr>
              <w:t>Journal of Marine Systems</w:t>
            </w:r>
            <w:r w:rsidRPr="007A18D8">
              <w:rPr>
                <w:rFonts w:cs="Times New Roman"/>
                <w:noProof/>
                <w:szCs w:val="24"/>
              </w:rPr>
              <w:t xml:space="preserve">, </w:t>
            </w:r>
            <w:r w:rsidRPr="007A18D8">
              <w:rPr>
                <w:rFonts w:cs="Times New Roman"/>
                <w:i/>
                <w:iCs/>
                <w:noProof/>
                <w:szCs w:val="24"/>
              </w:rPr>
              <w:t>21</w:t>
            </w:r>
            <w:r w:rsidRPr="007A18D8">
              <w:rPr>
                <w:rFonts w:cs="Times New Roman"/>
                <w:noProof/>
                <w:szCs w:val="24"/>
              </w:rPr>
              <w:t>(1–4), 29–53. https://doi.org/10.1016/S0924-7963(99)00004-4</w:t>
            </w:r>
          </w:p>
          <w:p w14:paraId="0091A57C" w14:textId="77777777" w:rsidR="007A18D8" w:rsidRPr="007A18D8" w:rsidRDefault="007A18D8" w:rsidP="007A18D8">
            <w:pPr>
              <w:widowControl w:val="0"/>
              <w:autoSpaceDE w:val="0"/>
              <w:autoSpaceDN w:val="0"/>
              <w:adjustRightInd w:val="0"/>
              <w:spacing w:after="160"/>
              <w:ind w:left="480" w:hanging="480"/>
              <w:rPr>
                <w:rFonts w:cs="Times New Roman"/>
                <w:noProof/>
                <w:szCs w:val="24"/>
              </w:rPr>
            </w:pPr>
            <w:r w:rsidRPr="007A18D8">
              <w:rPr>
                <w:rFonts w:cs="Times New Roman"/>
                <w:noProof/>
                <w:szCs w:val="24"/>
              </w:rPr>
              <w:t xml:space="preserve">Joehnk, K. D., Stepanenko, V. M., Bueche, T., Gal, G., Goyette, S., Janssen, A. B. G., … Wen, L. (2015). Integrated modelling of lakes in the climate system - a summary from ASLO Granada and more. </w:t>
            </w:r>
            <w:r w:rsidRPr="007A18D8">
              <w:rPr>
                <w:rFonts w:cs="Times New Roman"/>
                <w:i/>
                <w:iCs/>
                <w:noProof/>
                <w:szCs w:val="24"/>
              </w:rPr>
              <w:t>4th Workshop on “Parameterization of Lakes in Numerical Weather Prediction and Climate Modelling"</w:t>
            </w:r>
            <w:r w:rsidRPr="007A18D8">
              <w:rPr>
                <w:rFonts w:cs="Times New Roman"/>
                <w:noProof/>
                <w:szCs w:val="24"/>
              </w:rPr>
              <w:t>, (August). https://doi.org/10.13140/RG.2.1.2658.1924</w:t>
            </w:r>
          </w:p>
          <w:p w14:paraId="6E863A45" w14:textId="77777777" w:rsidR="007A18D8" w:rsidRPr="007A18D8" w:rsidRDefault="007A18D8" w:rsidP="007A18D8">
            <w:pPr>
              <w:widowControl w:val="0"/>
              <w:autoSpaceDE w:val="0"/>
              <w:autoSpaceDN w:val="0"/>
              <w:adjustRightInd w:val="0"/>
              <w:spacing w:after="160"/>
              <w:ind w:left="480" w:hanging="480"/>
              <w:rPr>
                <w:rFonts w:cs="Times New Roman"/>
                <w:noProof/>
                <w:szCs w:val="24"/>
              </w:rPr>
            </w:pPr>
            <w:r w:rsidRPr="007A18D8">
              <w:rPr>
                <w:rFonts w:cs="Times New Roman"/>
                <w:noProof/>
                <w:szCs w:val="24"/>
              </w:rPr>
              <w:t xml:space="preserve">Umlauf, L., &amp; Burchard, H. (2003). A generic length-scale equation for geophysical turbulence models. </w:t>
            </w:r>
            <w:r w:rsidRPr="007A18D8">
              <w:rPr>
                <w:rFonts w:cs="Times New Roman"/>
                <w:i/>
                <w:iCs/>
                <w:noProof/>
                <w:szCs w:val="24"/>
              </w:rPr>
              <w:t>Journal of Marine Research</w:t>
            </w:r>
            <w:r w:rsidRPr="007A18D8">
              <w:rPr>
                <w:rFonts w:cs="Times New Roman"/>
                <w:noProof/>
                <w:szCs w:val="24"/>
              </w:rPr>
              <w:t xml:space="preserve">, </w:t>
            </w:r>
            <w:r w:rsidRPr="007A18D8">
              <w:rPr>
                <w:rFonts w:cs="Times New Roman"/>
                <w:i/>
                <w:iCs/>
                <w:noProof/>
                <w:szCs w:val="24"/>
              </w:rPr>
              <w:t>61</w:t>
            </w:r>
            <w:r w:rsidRPr="007A18D8">
              <w:rPr>
                <w:rFonts w:cs="Times New Roman"/>
                <w:noProof/>
                <w:szCs w:val="24"/>
              </w:rPr>
              <w:t>(2), 235–265. https://doi.org/10.1357/002224003322005087</w:t>
            </w:r>
          </w:p>
          <w:p w14:paraId="2E765A10" w14:textId="77777777" w:rsidR="007A18D8" w:rsidRPr="007A18D8" w:rsidRDefault="007A18D8" w:rsidP="007A18D8">
            <w:pPr>
              <w:widowControl w:val="0"/>
              <w:autoSpaceDE w:val="0"/>
              <w:autoSpaceDN w:val="0"/>
              <w:adjustRightInd w:val="0"/>
              <w:spacing w:after="160"/>
              <w:ind w:left="480" w:hanging="480"/>
              <w:rPr>
                <w:noProof/>
              </w:rPr>
            </w:pPr>
            <w:r w:rsidRPr="007A18D8">
              <w:rPr>
                <w:rFonts w:cs="Times New Roman"/>
                <w:noProof/>
                <w:szCs w:val="24"/>
              </w:rPr>
              <w:t xml:space="preserve">Umlauf, L., &amp; Burchard, H. (2005). Second-order turbulence closure models for geophysical boundary layers. A review of recent work. </w:t>
            </w:r>
            <w:r w:rsidRPr="007A18D8">
              <w:rPr>
                <w:rFonts w:cs="Times New Roman"/>
                <w:i/>
                <w:iCs/>
                <w:noProof/>
                <w:szCs w:val="24"/>
              </w:rPr>
              <w:t>Continental Shelf Research</w:t>
            </w:r>
            <w:r w:rsidRPr="007A18D8">
              <w:rPr>
                <w:rFonts w:cs="Times New Roman"/>
                <w:noProof/>
                <w:szCs w:val="24"/>
              </w:rPr>
              <w:t xml:space="preserve">, </w:t>
            </w:r>
            <w:r w:rsidRPr="007A18D8">
              <w:rPr>
                <w:rFonts w:cs="Times New Roman"/>
                <w:i/>
                <w:iCs/>
                <w:noProof/>
                <w:szCs w:val="24"/>
              </w:rPr>
              <w:t>25</w:t>
            </w:r>
            <w:r w:rsidRPr="007A18D8">
              <w:rPr>
                <w:rFonts w:cs="Times New Roman"/>
                <w:noProof/>
                <w:szCs w:val="24"/>
              </w:rPr>
              <w:t>(7–8 SPEC. ISS.), 795–827. https://doi.org/10.1016/j.csr.2004.08.004</w:t>
            </w:r>
          </w:p>
          <w:p w14:paraId="0D69D389" w14:textId="77777777" w:rsidR="007A18D8" w:rsidRPr="00E04007" w:rsidRDefault="007A18D8" w:rsidP="007A18D8">
            <w:pPr>
              <w:rPr>
                <w:lang w:val="en-IE"/>
              </w:rPr>
            </w:pPr>
            <w:r>
              <w:rPr>
                <w:lang w:val="en-IE"/>
              </w:rPr>
              <w:fldChar w:fldCharType="end"/>
            </w:r>
          </w:p>
          <w:p w14:paraId="0DAFF652" w14:textId="77777777" w:rsidR="00A14C43" w:rsidRDefault="00A14C43">
            <w:pPr>
              <w:spacing w:after="160" w:line="259" w:lineRule="auto"/>
            </w:pPr>
          </w:p>
        </w:tc>
      </w:tr>
      <w:tr w:rsidR="00A14C43" w14:paraId="4C5FF769" w14:textId="77777777">
        <w:tc>
          <w:tcPr>
            <w:tcW w:w="2715" w:type="dxa"/>
            <w:shd w:val="clear" w:color="auto" w:fill="D0CECE"/>
          </w:tcPr>
          <w:p w14:paraId="5C761ABE" w14:textId="77777777" w:rsidR="00A14C43" w:rsidRDefault="008F7E79">
            <w:pPr>
              <w:rPr>
                <w:sz w:val="18"/>
                <w:szCs w:val="18"/>
              </w:rPr>
            </w:pPr>
            <w:r>
              <w:lastRenderedPageBreak/>
              <w:t xml:space="preserve">Form was updated </w:t>
            </w:r>
            <w:r>
              <w:rPr>
                <w:sz w:val="18"/>
                <w:szCs w:val="18"/>
              </w:rPr>
              <w:t>(YYYY-MM-DD)</w:t>
            </w:r>
          </w:p>
        </w:tc>
        <w:tc>
          <w:tcPr>
            <w:tcW w:w="4935" w:type="dxa"/>
          </w:tcPr>
          <w:p w14:paraId="39ECCC22" w14:textId="7B25EE21" w:rsidR="00A14C43" w:rsidRDefault="00EA1CE2">
            <w:r>
              <w:t>2019-07-29</w:t>
            </w:r>
          </w:p>
        </w:tc>
      </w:tr>
    </w:tbl>
    <w:p w14:paraId="18A366CA" w14:textId="77777777" w:rsidR="00A14C43" w:rsidRDefault="00A14C43"/>
    <w:tbl>
      <w:tblPr>
        <w:tblStyle w:val="PlainTable4"/>
        <w:tblW w:w="0" w:type="auto"/>
        <w:tblLook w:val="04A0" w:firstRow="1" w:lastRow="0" w:firstColumn="1" w:lastColumn="0" w:noHBand="0" w:noVBand="1"/>
      </w:tblPr>
      <w:tblGrid>
        <w:gridCol w:w="2689"/>
        <w:gridCol w:w="2689"/>
      </w:tblGrid>
      <w:tr w:rsidR="005E5132" w14:paraId="3815DB87" w14:textId="77777777" w:rsidTr="005E5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vAlign w:val="center"/>
          </w:tcPr>
          <w:p w14:paraId="4FAB1F96" w14:textId="77777777" w:rsidR="005E5132" w:rsidRPr="005E5132" w:rsidRDefault="005E5132" w:rsidP="005E5132">
            <w:pPr>
              <w:jc w:val="center"/>
              <w:rPr>
                <w:b w:val="0"/>
              </w:rPr>
            </w:pPr>
            <w:r w:rsidRPr="005E5132">
              <w:rPr>
                <w:b w:val="0"/>
              </w:rPr>
              <w:t>Please tick this box if we can acknowledge your contribution on the wiki. Your name would be placed on the "List of Contributors" tab of the wiki.</w:t>
            </w:r>
          </w:p>
        </w:tc>
        <w:sdt>
          <w:sdtPr>
            <w:rPr>
              <w:sz w:val="40"/>
            </w:rPr>
            <w:id w:val="-1972054250"/>
            <w14:checkbox>
              <w14:checked w14:val="1"/>
              <w14:checkedState w14:val="2611" w14:font="MS Gothic"/>
              <w14:uncheckedState w14:val="2610" w14:font="MS Gothic"/>
            </w14:checkbox>
          </w:sdtPr>
          <w:sdtEndPr/>
          <w:sdtContent>
            <w:tc>
              <w:tcPr>
                <w:tcW w:w="2689" w:type="dxa"/>
                <w:vAlign w:val="center"/>
              </w:tcPr>
              <w:p w14:paraId="72E78CEA" w14:textId="77777777" w:rsidR="005E5132" w:rsidRPr="005E5132" w:rsidRDefault="00BE3561" w:rsidP="005E5132">
                <w:pPr>
                  <w:jc w:val="center"/>
                  <w:cnfStyle w:val="100000000000" w:firstRow="1" w:lastRow="0" w:firstColumn="0" w:lastColumn="0" w:oddVBand="0" w:evenVBand="0" w:oddHBand="0" w:evenHBand="0" w:firstRowFirstColumn="0" w:firstRowLastColumn="0" w:lastRowFirstColumn="0" w:lastRowLastColumn="0"/>
                  <w:rPr>
                    <w:b w:val="0"/>
                  </w:rPr>
                </w:pPr>
                <w:r>
                  <w:rPr>
                    <w:rFonts w:ascii="MS Gothic" w:eastAsia="MS Gothic" w:hAnsi="MS Gothic" w:hint="eastAsia"/>
                    <w:b w:val="0"/>
                    <w:sz w:val="40"/>
                  </w:rPr>
                  <w:t>☑</w:t>
                </w:r>
              </w:p>
            </w:tc>
          </w:sdtContent>
        </w:sdt>
      </w:tr>
    </w:tbl>
    <w:p w14:paraId="3993A0E3" w14:textId="77777777" w:rsidR="00A14C43" w:rsidRDefault="00A14C43"/>
    <w:p w14:paraId="6F8FEBF2" w14:textId="77777777" w:rsidR="00A14C43" w:rsidRDefault="00A14C43"/>
    <w:p w14:paraId="7F5B87B0" w14:textId="77777777" w:rsidR="00A14C43" w:rsidRDefault="00A14C43"/>
    <w:p w14:paraId="1CEE4165" w14:textId="4BDAC6AD" w:rsidR="00A14C43" w:rsidRDefault="00E75B96">
      <w:r>
        <w:lastRenderedPageBreak/>
        <w:fldChar w:fldCharType="begin" w:fldLock="1"/>
      </w:r>
      <w:r>
        <w:instrText>ADDIN CSL_CITATION { "citationItems" : [ { "id" : "ITEM-1", "itemData" : { "DOI" : "10.1016/j.envsoft.2014.04.002", "ISBN" : "1364-8152", "ISSN" : "13648152", "abstract" : "One of the most of challenging steps in the development of coupled hydrodynamic-biogeochemical models is the combination of multiple, often incompatible computer codes that describe individual physical, chemical, biological and geological processes. This \"coupling\" is time-consuming, error-prone, and demanding in terms of scientific and programming expertise. The open source, Fortran-based Framework for Aquatic Biogeochemical Models addresses these problems by providing a consistent set of programming interfaces through which hydrodynamic and biogeochemical models communicate. Models are coded once to connect to FABM, after which arbitrary combinations of hydrodynamic and biogeochemical models can be made. Thus, a biogeochemical model code works unmodified within models of a chemostat, a vertically structured water column, and a three-dimensional basin. Moreover, complex biogeochemistry can be distributed over many compact, self-contained modules, coupled at run-time. By enabling distributed development and user-controlled coupling of biogeochemical models, FABM enables optimal use of the expertise of scientists, programmers and end-users.", "author" : [ { "dropping-particle" : "", "family" : "Bruggeman", "given" : "Jorn", "non-dropping-particle" : "", "parse-names" : false, "suffix" : "" }, { "dropping-particle" : "", "family" : "Bolding", "given" : "Karsten", "non-dropping-particle" : "", "parse-names" : false, "suffix" : "" } ], "container-title" : "Environmental Modelling and Software", "id" : "ITEM-1", "issued" : { "date-parts" : [ [ "2014" ] ] }, "page" : "249-265", "publisher" : "Elsevier Ltd", "title" : "A general framework for aquatic biogeochemical models", "type" : "article-journal", "volume" : "61" }, "uris" : [ "http://www.mendeley.com/documents/?uuid=053fc4cd-5349-4832-b9ad-fe04d9ee50c2" ] } ], "mendeley" : { "formattedCitation" : "(Bruggeman &amp; Bolding, 2014)", "plainTextFormattedCitation" : "(Bruggeman &amp; Bolding, 2014)", "previouslyFormattedCitation" : "(Bruggeman &amp; Bolding, 2014)" }, "properties" : { "noteIndex" : 0 }, "schema" : "https://github.com/citation-style-language/schema/raw/master/csl-citation.json" }</w:instrText>
      </w:r>
      <w:r>
        <w:fldChar w:fldCharType="separate"/>
      </w:r>
      <w:r w:rsidRPr="00E75B96">
        <w:rPr>
          <w:noProof/>
        </w:rPr>
        <w:t>(Bruggeman &amp; Bolding, 2014)</w:t>
      </w:r>
      <w:r>
        <w:fldChar w:fldCharType="end"/>
      </w:r>
    </w:p>
    <w:p w14:paraId="0E531BB6" w14:textId="30E3DBD4" w:rsidR="00E75B96" w:rsidRDefault="00E75B96">
      <w:r>
        <w:fldChar w:fldCharType="begin" w:fldLock="1"/>
      </w:r>
      <w:r w:rsidR="00E04007">
        <w:instrText>ADDIN CSL_CITATION { "citationItems" : [ { "id" : "ITEM-1", "itemData" : { "DOI" : "10.1016/j.jmarsys.2005.04.011", "ISBN" : "0924-7963", "ISSN" : "09247963", "abstract" : "A modelling system for coupled physical-biogeochemical simulations in the water column is presented here. The physical model component allows for a number of different statistical turbulence closure schemes, ranging from simple algebraic closures to two-equation turbulence models with algebraic second-moment closures. The biogeochemical module consists of models which are based on a number of state variables represented by their ensemble averaged concentrations. Specific biogeochemical models may range from simple NPZ (nutrient-phytoplankton-zooplankton) to complex ecosystem models. Recently developed modified Patankar solvers for ordinary differential equations allow for stable discretisations of the production and destruction terms guaranteeing conservative and non-negative solutions. The increased stability of these new solvers over explicit solvers is demonstrated for a plankton spring bloom simulation. The model system is applied to marine ecosystem dynamics the Northern North Sea and the Central Gotland Sea. Two different biogeochemical models are applied, a conservative nitrogen-based model to the North Sea, and a more complex model including an oxygen equation to the Baltic Sea, allowing for the reproduction of chemical processes under anoxic conditions. For both applications, earlier model results obtained with slightly different model setups could be basically reproduced. It became however clear that the choice for ecosystem model parameters such as maximum phytoplankton growth rates does strongly depend on the physical model parameters (such as turbulence closure models or external forcing). ?? 2006 Elsevier B.V. All rights reserved.", "author" : [ { "dropping-particle" : "", "family" : "Burchard", "given" : "Hans", "non-dropping-particle" : "", "parse-names" : false, "suffix" : "" }, { "dropping-particle" : "", "family" : "Bolding", "given" : "Karsten", "non-dropping-particle" : "", "parse-names" : false, "suffix" : "" }, { "dropping-particle" : "", "family" : "K\u00fchn", "given" : "Wilfried", "non-dropping-particle" : "", "parse-names" : false, "suffix" : "" }, { "dropping-particle" : "", "family" : "Meister", "given" : "Andreas", "non-dropping-particle" : "", "parse-names" : false, "suffix" : "" }, { "dropping-particle" : "", "family" : "Neumann", "given" : "Thomas", "non-dropping-particle" : "", "parse-names" : false, "suffix" : "" }, { "dropping-particle" : "", "family" : "Umlauf", "given" : "Lars", "non-dropping-particle" : "", "parse-names" : false, "suffix" : "" } ], "container-title" : "Journal of Marine Systems", "id" : "ITEM-1", "issued" : { "date-parts" : [ [ "2006" ] ] }, "page" : "180-211", "title" : "Description of a flexible and extendable physical-biogeochemical model system for the water column", "type" : "article-journal", "volume" : "61" }, "uris" : [ "http://www.mendeley.com/documents/?uuid=ad1ab2a9-8f0d-4a19-bdd3-73e640304dfb" ] } ], "mendeley" : { "formattedCitation" : "(Burchard et al., 2006)", "plainTextFormattedCitation" : "(Burchard et al., 2006)", "previouslyFormattedCitation" : "(Burchard et al., 2006)" }, "properties" : { "noteIndex" : 0 }, "schema" : "https://github.com/citation-style-language/schema/raw/master/csl-citation.json" }</w:instrText>
      </w:r>
      <w:r>
        <w:fldChar w:fldCharType="separate"/>
      </w:r>
      <w:r w:rsidRPr="00E75B96">
        <w:rPr>
          <w:noProof/>
        </w:rPr>
        <w:t>(Burchard et al., 2006)</w:t>
      </w:r>
      <w:r>
        <w:fldChar w:fldCharType="end"/>
      </w:r>
    </w:p>
    <w:p w14:paraId="1E8CB568" w14:textId="362AB79F" w:rsidR="00E75B96" w:rsidRDefault="00E04007">
      <w:pPr>
        <w:rPr>
          <w:lang w:val="en-IE"/>
        </w:rPr>
      </w:pPr>
      <w:r>
        <w:rPr>
          <w:lang w:val="en-IE"/>
        </w:rPr>
        <w:fldChar w:fldCharType="begin" w:fldLock="1"/>
      </w:r>
      <w:r>
        <w:rPr>
          <w:lang w:val="en-IE"/>
        </w:rPr>
        <w:instrText>ADDIN CSL_CITATION { "citationItems" : [ { "id" : "ITEM-1", "itemData" : { "DOI" : "10.1029/94JC03229", "ISSN" : "0148-0227", "author" : [ { "dropping-particle" : "", "family" : "Burchard", "given" : "Hans", "non-dropping-particle" : "", "parse-names" : false, "suffix" : "" }, { "dropping-particle" : "", "family" : "Baumert", "given" : "Helmut", "non-dropping-particle" : "", "parse-names" : false, "suffix" : "" } ], "container-title" : "Journal of Geophysical Research", "id" : "ITEM-1", "issued" : { "date-parts" : [ [ "1995", "5", "15" ] ] }, "page" : "8523-8540", "title" : "On the performance of a mixed-layer model based on the \u03ba-\u03b5 turbulence closure", "type" : "article-journal", "volume" : "100" }, "uris" : [ "http://www.mendeley.com/documents/?uuid=9fff5824-fd08-3f84-ba88-4c2b6a8e6db5" ] }, { "id" : "ITEM-2", "itemData" : { "DOI" : "10.1016/S0924-7963(99)00004-4", "ISSN" : "09247963", "abstract" : "This study compares the performance of the most widely used two-equation turbulence closures for marine and atmospheric applications, the k-\u03b5 and the Mellor-Yamada level 2.5 (MY) model. For a better understanding, the physical equations are given in a joint notation. Stability functions originally suggested by Galperin et al. (1988) are used here with slight modifications in order to allow for numerically stable computations of free convection. For the k-\u03b5 models, a flux boundary condition for the dissipation rate is tested. In contrast to the classical Dirichlet condition, its straightforward discretization allows for sufficient accuracy also in three-dimensional models with coarse vertical resolution. The models are then applied to idealized situations including free convection, wind mixing and stratified steady-state boundary layer flow. Finally, the spring development of thermal surface stratification as measured during the FLEX'76 experiment is simulated. For all these different, partially complex situations, the k-\u03b5 and the MY model proved to perform similarly.", "author" : [ { "dropping-particle" : "", "family" : "Burchard", "given" : "Hans", "non-dropping-particle" : "", "parse-names" : false, "suffix" : "" }, { "dropping-particle" : "", "family" : "Petersen", "given" : "Ole", "non-dropping-particle" : "", "parse-names" : false, "suffix" : "" } ], "container-title" : "Journal of Marine Systems", "id" : "ITEM-2", "issue" : "1-4", "issued" : { "date-parts" : [ [ "1999" ] ] }, "page" : "29-53", "title" : "Models of turbulence in the marine environment - A comparative study of two-equation turbulence models", "type" : "article-journal", "volume" : "21" }, "uris" : [ "http://www.mendeley.com/documents/?uuid=536cda51-1224-4f2a-b967-ed1a5bd0c09a" ] } ], "mendeley" : { "formattedCitation" : "(Burchard &amp; Baumert, 1995; Burchard &amp; Petersen, 1999)", "plainTextFormattedCitation" : "(Burchard &amp; Baumert, 1995; Burchard &amp; Petersen, 1999)", "previouslyFormattedCitation" : "(Burchard &amp; Baumert, 1995; Burchard &amp; Petersen, 1999)" }, "properties" : { "noteIndex" : 0 }, "schema" : "https://github.com/citation-style-language/schema/raw/master/csl-citation.json" }</w:instrText>
      </w:r>
      <w:r>
        <w:rPr>
          <w:lang w:val="en-IE"/>
        </w:rPr>
        <w:fldChar w:fldCharType="separate"/>
      </w:r>
      <w:r w:rsidRPr="00E04007">
        <w:rPr>
          <w:noProof/>
          <w:lang w:val="en-IE"/>
        </w:rPr>
        <w:t>(Burchard &amp; Baumert, 1995; Burchard &amp; Petersen, 1999)</w:t>
      </w:r>
      <w:r>
        <w:rPr>
          <w:lang w:val="en-IE"/>
        </w:rPr>
        <w:fldChar w:fldCharType="end"/>
      </w:r>
    </w:p>
    <w:p w14:paraId="0FB7F5E8" w14:textId="158F6F36" w:rsidR="00E04007" w:rsidRDefault="00E04007">
      <w:pPr>
        <w:rPr>
          <w:lang w:val="en-IE"/>
        </w:rPr>
      </w:pPr>
      <w:r>
        <w:rPr>
          <w:lang w:val="en-IE"/>
        </w:rPr>
        <w:fldChar w:fldCharType="begin" w:fldLock="1"/>
      </w:r>
      <w:r w:rsidR="007A18D8">
        <w:rPr>
          <w:lang w:val="en-IE"/>
        </w:rPr>
        <w:instrText>ADDIN CSL_CITATION { "citationItems" : [ { "id" : "ITEM-1", "itemData" : { "DOI" : "10.1016/j.csr.2004.08.004", "ISBN" : "0278-4343", "ISSN" : "02784343", "abstract" : "Recent contributions to second-order turbulence modelling are reviewed with an emphasis on models of the coastal ocean. Classical and recent turbulence models are reformulated using a unifying notation, making differences in model structure and model parameters more transparent. The essential characteristics of a number of models are compared. It is further demonstrated that the mathematical stability and realisability of the models is crucial for practical applications. The parameter constraints to insure stable computations are discussed. Model performance is evaluated for a number of idealised entrainment scenarios that are typical for shelf seas: entrainment in linearly stratified and two-layer fluids caused by (a) surface wind stress (b) bottom stress due to water motion driven by a barotropic pressure gradient (c) bottom stress due to water motion in a bottom jet. It is shown that the predicted entrainment velocities are in good agreement with available laboratory data, provided the models have been calibrated according to a theoretical constraint. In addition, model behaviour in free convection is re-analysed with the help of recent data from large eddy simulations (LES). It is shown that even the most simple models, which do not solve a differential equation for the turbulent kinetic energy (TKE), can approximately reproduce the entrainment depth, however, they fail completely in reproducing the correct budget of the TKE-balance. In contrast, second-order models solving transport equations for the TKE and a length scale determining variable are in reasonable agreement with the TKE-budgets from LES. \u00a9 2005 Elsevier Ltd. All rights reserved.", "author" : [ { "dropping-particle" : "", "family" : "Umlauf", "given" : "Lars", "non-dropping-particle" : "", "parse-names" : false, "suffix" : "" }, { "dropping-particle" : "", "family" : "Burchard", "given" : "Hans", "non-dropping-particle" : "", "parse-names" : false, "suffix" : "" } ], "container-title" : "Continental Shelf Research", "id" : "ITEM-1", "issue" : "7-8 SPEC. ISS.", "issued" : { "date-parts" : [ [ "2005" ] ] }, "page" : "795-827", "title" : "Second-order turbulence closure models for geophysical boundary layers. A review of recent work", "type" : "article-journal", "volume" : "25" }, "uris" : [ "http://www.mendeley.com/documents/?uuid=0b34c591-66bc-4138-8d0e-062a10427b5a" ] }, { "id" : "ITEM-2", "itemData" : { "DOI" : "10.1357/002224003322005087", "ISBN" : "0022-2402", "ISSN" : "15439542", "abstract" : "A generalization of a class of differential length-scale equations typically used in second-order turbulence models for oceanic flows is suggested. Commonly used models, like the k-\ue708 model and the Mellor-Yamada model, can be recovered as special cases of this generic model, and thus can be rationally compared. In addition, a method is proposed that yields a generalized framework for the calibration of the most frequently used class of differential length-scale equations. The generic model, calibrated with this method, exhibits a greater range of applicability than any of the traditional models. Stratified flows, plane mixing layers, and turbulence introduced by breaking surface waves are considered besides some classical test cases.", "author" : [ { "dropping-particle" : "", "family" : "Umlauf", "given" : "L.", "non-dropping-particle" : "", "parse-names" : false, "suffix" : "" }, { "dropping-particle" : "", "family" : "Burchard", "given" : "H.", "non-dropping-particle" : "", "parse-names" : false, "suffix" : "" } ], "container-title" : "Journal of Marine Research", "id" : "ITEM-2", "issue" : "2", "issued" : { "date-parts" : [ [ "2003" ] ] }, "page" : "235-265", "title" : "A generic length-scale equation for geophysical turbulence models", "type" : "article-journal", "volume" : "61" }, "uris" : [ "http://www.mendeley.com/documents/?uuid=91c4d87e-3f0c-447b-b2ea-a7575bf1ed24" ] } ], "mendeley" : { "formattedCitation" : "(L. Umlauf &amp; Burchard, 2003; Lars Umlauf &amp; Burchard, 2005)", "plainTextFormattedCitation" : "(L. Umlauf &amp; Burchard, 2003; Lars Umlauf &amp; Burchard, 2005)", "previouslyFormattedCitation" : "(L. Umlauf &amp; Burchard, 2003; Lars Umlauf &amp; Burchard, 2005)" }, "properties" : { "noteIndex" : 0 }, "schema" : "https://github.com/citation-style-language/schema/raw/master/csl-citation.json" }</w:instrText>
      </w:r>
      <w:r>
        <w:rPr>
          <w:lang w:val="en-IE"/>
        </w:rPr>
        <w:fldChar w:fldCharType="separate"/>
      </w:r>
      <w:r w:rsidRPr="00E04007">
        <w:rPr>
          <w:noProof/>
          <w:lang w:val="en-IE"/>
        </w:rPr>
        <w:t>(L. Umlauf &amp; Burchard, 2003; Lars Umlauf &amp; Burchard, 2005)</w:t>
      </w:r>
      <w:r>
        <w:rPr>
          <w:lang w:val="en-IE"/>
        </w:rPr>
        <w:fldChar w:fldCharType="end"/>
      </w:r>
    </w:p>
    <w:p w14:paraId="4CCCC4DE" w14:textId="082113EE" w:rsidR="007A18D8" w:rsidRDefault="007A18D8">
      <w:pPr>
        <w:rPr>
          <w:lang w:val="en-IE"/>
        </w:rPr>
      </w:pPr>
      <w:r>
        <w:rPr>
          <w:lang w:val="en-IE"/>
        </w:rPr>
        <w:fldChar w:fldCharType="begin" w:fldLock="1"/>
      </w:r>
      <w:r>
        <w:rPr>
          <w:lang w:val="en-IE"/>
        </w:rPr>
        <w:instrText>ADDIN CSL_CITATION { "citationItems" : [ { "id" : "ITEM-1", "itemData" : { "DOI" : "10.13140/RG.2.1.2658.1924", "abstract" : "\"Integrated Lake Modelling in the Climate System\" and \"Lake Ice Dynamics\" were two sessions at the ASLO Aquatic Sciences  Meeting in Granada Feb. 2015 attracting each 12 presentations on \\r\\n* modelling hydrodynamic processes in lakes,\\r\\n* coupling with ecosystem models,\\r\\n* running multi-lake and multi-model approaches, and\\r\\n* coupling with regional climate models\\r\\n* coupling to atmospheric RCM and SCM\\r\\nHere we present a subset of presentations, where only a snapshot for each can be shown. An overview of upcoming projects in LakeMIP (Lake Model Intercomparison Project) is given. \\r\\n\\r\\nIntegrated modelling of lakes in the climate system - a summary from ASLO Granada and more. Available from: https://www.researchgate.net/publication/276881376_Integrated_modelling_of_lakes_in_the_climate_system_-_a_summary_from_ASLO_Granada_and_more [accessed Jun 12, 2015].", "author" : [ { "dropping-particle" : "", "family" : "Joehnk", "given" : "K.D.", "non-dropping-particle" : "", "parse-names" : false, "suffix" : "" }, { "dropping-particle" : "", "family" : "Stepanenko", "given" : "V.M.", "non-dropping-particle" : "", "parse-names" : false, "suffix" : "" }, { "dropping-particle" : "", "family" : "Bueche", "given" : "T.", "non-dropping-particle" : "", "parse-names" : false, "suffix" : "" }, { "dropping-particle" : "", "family" : "Gal", "given" : "G.", "non-dropping-particle" : "", "parse-names" : false, "suffix" : "" }, { "dropping-particle" : "", "family" : "Goyette", "given" : "S.", "non-dropping-particle" : "", "parse-names" : false, "suffix" : "" }, { "dropping-particle" : "", "family" : "Janssen", "given" : "A.B.G.", "non-dropping-particle" : "", "parse-names" : false, "suffix" : "" }, { "dropping-particle" : "", "family" : "Lindgren", "given" : "E.", "non-dropping-particle" : "", "parse-names" : false, "suffix" : "" }, { "dropping-particle" : "", "family" : "Macintyre", "given" : "S.", "non-dropping-particle" : "", "parse-names" : false, "suffix" : "" }, { "dropping-particle" : "", "family" : "Perroud", "given" : "M.", "non-dropping-particle" : "", "parse-names" : false, "suffix" : "" }, { "dropping-particle" : "", "family" : "Thiery", "given" : "W.", "non-dropping-particle" : "", "parse-names" : false, "suffix" : "" }, { "dropping-particle" : "", "family" : "Toffolon", "given" : "M.", "non-dropping-particle" : "", "parse-names" : false, "suffix" : "" }, { "dropping-particle" : "", "family" : "Tominaga", "given" : "K.", "non-dropping-particle" : "", "parse-names" : false, "suffix" : "" }, { "dropping-particle" : "", "family" : "Wen", "given" : "L.", "non-dropping-particle" : "", "parse-names" : false, "suffix" : "" } ], "container-title" : "4th workshop on \u201cParameterization of Lakes in Numerical Weather Prediction and Climate Modelling\"", "id" : "ITEM-1", "issue" : "August", "issued" : { "date-parts" : [ [ "2015" ] ] }, "title" : "Integrated modelling of lakes in the climate system - a summary from ASLO Granada and more", "type" : "article-journal" }, "uris" : [ "http://www.mendeley.com/documents/?uuid=4e1aafe2-09e3-4915-9398-6ee5b8b46e25" ] } ], "mendeley" : { "formattedCitation" : "(Joehnk et al., 2015)", "plainTextFormattedCitation" : "(Joehnk et al., 2015)", "previouslyFormattedCitation" : "(Joehnk et al., 2015)" }, "properties" : { "noteIndex" : 0 }, "schema" : "https://github.com/citation-style-language/schema/raw/master/csl-citation.json" }</w:instrText>
      </w:r>
      <w:r>
        <w:rPr>
          <w:lang w:val="en-IE"/>
        </w:rPr>
        <w:fldChar w:fldCharType="separate"/>
      </w:r>
      <w:r w:rsidRPr="007A18D8">
        <w:rPr>
          <w:noProof/>
          <w:lang w:val="en-IE"/>
        </w:rPr>
        <w:t>(Joehnk et al., 2015)</w:t>
      </w:r>
      <w:r>
        <w:rPr>
          <w:lang w:val="en-IE"/>
        </w:rPr>
        <w:fldChar w:fldCharType="end"/>
      </w:r>
    </w:p>
    <w:p w14:paraId="5CD4D18F" w14:textId="48431ECA" w:rsidR="007A18D8" w:rsidRDefault="007A18D8">
      <w:pPr>
        <w:rPr>
          <w:lang w:val="en-IE"/>
        </w:rPr>
      </w:pPr>
      <w:r>
        <w:rPr>
          <w:lang w:val="en-IE"/>
        </w:rPr>
        <w:fldChar w:fldCharType="begin" w:fldLock="1"/>
      </w:r>
      <w:r>
        <w:rPr>
          <w:lang w:val="en-IE"/>
        </w:rPr>
        <w:instrText>ADDIN CSL_CITATION { "citationItems" : [ { "id" : "ITEM-1", "itemData" : { "DOI" : "10.1007/s10452-010-9330-z", "ISBN" : "1386-2588", "ISSN" : "13862588", "abstract" : "Printed", "author" : [ { "dropping-particle" : "V.", "family" : "Belolipetsky", "given" : "Pavel", "non-dropping-particle" : "", "parse-names" : false, "suffix" : "" }, { "dropping-particle" : "", "family" : "Belolipetskii", "given" : "Victor M.", "non-dropping-particle" : "", "parse-names" : false, "suffix" : "" }, { "dropping-particle" : "", "family" : "Genova", "given" : "Svetlana N.", "non-dropping-particle" : "", "parse-names" : false, "suffix" : "" }, { "dropping-particle" : "", "family" : "Mooij", "given" : "Wolf M.", "non-dropping-particle" : "", "parse-names" : false, "suffix" : "" } ], "container-title" : "Aquatic Ecology", "id" : "ITEM-1", "issue" : "3", "issued" : { "date-parts" : [ [ "2010" ] ] }, "page" : "561-570", "title" : "Numerical modeling of vertical stratification of Lake Shira in summer", "type" : "article-journal", "volume" : "44" }, "uris" : [ "http://www.mendeley.com/documents/?uuid=2bd950ef-24e0-4f49-a2f4-4dc217f883f5" ] } ], "mendeley" : { "formattedCitation" : "(Belolipetsky, Belolipetskii, Genova, &amp; Mooij, 2010)", "plainTextFormattedCitation" : "(Belolipetsky, Belolipetskii, Genova, &amp; Mooij, 2010)", "previouslyFormattedCitation" : "(Belolipetsky, Belolipetskii, Genova, &amp; Mooij, 2010)" }, "properties" : { "noteIndex" : 0 }, "schema" : "https://github.com/citation-style-language/schema/raw/master/csl-citation.json" }</w:instrText>
      </w:r>
      <w:r>
        <w:rPr>
          <w:lang w:val="en-IE"/>
        </w:rPr>
        <w:fldChar w:fldCharType="separate"/>
      </w:r>
      <w:r w:rsidRPr="007A18D8">
        <w:rPr>
          <w:noProof/>
          <w:lang w:val="en-IE"/>
        </w:rPr>
        <w:t>(Belolipetsky, Belolipetskii, Genova, &amp; Mooij, 2010)</w:t>
      </w:r>
      <w:r>
        <w:rPr>
          <w:lang w:val="en-IE"/>
        </w:rPr>
        <w:fldChar w:fldCharType="end"/>
      </w:r>
    </w:p>
    <w:p w14:paraId="2EB7A222" w14:textId="5C6008ED" w:rsidR="007A18D8" w:rsidRPr="007A18D8" w:rsidRDefault="007A18D8" w:rsidP="007A18D8">
      <w:pPr>
        <w:widowControl w:val="0"/>
        <w:autoSpaceDE w:val="0"/>
        <w:autoSpaceDN w:val="0"/>
        <w:adjustRightInd w:val="0"/>
        <w:spacing w:line="240" w:lineRule="auto"/>
        <w:ind w:left="480" w:hanging="480"/>
        <w:rPr>
          <w:rFonts w:cs="Times New Roman"/>
          <w:noProof/>
          <w:szCs w:val="24"/>
        </w:rPr>
      </w:pPr>
      <w:r>
        <w:rPr>
          <w:lang w:val="en-IE"/>
        </w:rPr>
        <w:fldChar w:fldCharType="begin" w:fldLock="1"/>
      </w:r>
      <w:r>
        <w:rPr>
          <w:lang w:val="en-IE"/>
        </w:rPr>
        <w:instrText xml:space="preserve">ADDIN Mendeley Bibliography CSL_BIBLIOGRAPHY </w:instrText>
      </w:r>
      <w:r>
        <w:rPr>
          <w:lang w:val="en-IE"/>
        </w:rPr>
        <w:fldChar w:fldCharType="separate"/>
      </w:r>
      <w:r w:rsidRPr="007A18D8">
        <w:rPr>
          <w:rFonts w:cs="Times New Roman"/>
          <w:noProof/>
          <w:szCs w:val="24"/>
        </w:rPr>
        <w:t xml:space="preserve">Belolipetsky, P. V., Belolipetskii, V. M., Genova, S. N., &amp; Mooij, W. M. (2010). Numerical modeling of vertical stratification of Lake Shira in summer. </w:t>
      </w:r>
      <w:r w:rsidRPr="007A18D8">
        <w:rPr>
          <w:rFonts w:cs="Times New Roman"/>
          <w:i/>
          <w:iCs/>
          <w:noProof/>
          <w:szCs w:val="24"/>
        </w:rPr>
        <w:t>Aquatic Ecology</w:t>
      </w:r>
      <w:r w:rsidRPr="007A18D8">
        <w:rPr>
          <w:rFonts w:cs="Times New Roman"/>
          <w:noProof/>
          <w:szCs w:val="24"/>
        </w:rPr>
        <w:t xml:space="preserve">, </w:t>
      </w:r>
      <w:r w:rsidRPr="007A18D8">
        <w:rPr>
          <w:rFonts w:cs="Times New Roman"/>
          <w:i/>
          <w:iCs/>
          <w:noProof/>
          <w:szCs w:val="24"/>
        </w:rPr>
        <w:t>44</w:t>
      </w:r>
      <w:r w:rsidRPr="007A18D8">
        <w:rPr>
          <w:rFonts w:cs="Times New Roman"/>
          <w:noProof/>
          <w:szCs w:val="24"/>
        </w:rPr>
        <w:t>(3), 561–570. https://doi.org/10.1007/s10452-010-9330-z</w:t>
      </w:r>
    </w:p>
    <w:p w14:paraId="55D3C96B" w14:textId="77777777" w:rsidR="007A18D8" w:rsidRPr="007A18D8" w:rsidRDefault="007A18D8" w:rsidP="007A18D8">
      <w:pPr>
        <w:widowControl w:val="0"/>
        <w:autoSpaceDE w:val="0"/>
        <w:autoSpaceDN w:val="0"/>
        <w:adjustRightInd w:val="0"/>
        <w:spacing w:line="240" w:lineRule="auto"/>
        <w:ind w:left="480" w:hanging="480"/>
        <w:rPr>
          <w:rFonts w:cs="Times New Roman"/>
          <w:noProof/>
          <w:szCs w:val="24"/>
        </w:rPr>
      </w:pPr>
      <w:r w:rsidRPr="007A18D8">
        <w:rPr>
          <w:rFonts w:cs="Times New Roman"/>
          <w:noProof/>
          <w:szCs w:val="24"/>
        </w:rPr>
        <w:t xml:space="preserve">Bruggeman, J., &amp; Bolding, K. (2014). A general framework for aquatic biogeochemical models. </w:t>
      </w:r>
      <w:r w:rsidRPr="007A18D8">
        <w:rPr>
          <w:rFonts w:cs="Times New Roman"/>
          <w:i/>
          <w:iCs/>
          <w:noProof/>
          <w:szCs w:val="24"/>
        </w:rPr>
        <w:t>Environmental Modelling and Software</w:t>
      </w:r>
      <w:r w:rsidRPr="007A18D8">
        <w:rPr>
          <w:rFonts w:cs="Times New Roman"/>
          <w:noProof/>
          <w:szCs w:val="24"/>
        </w:rPr>
        <w:t xml:space="preserve">, </w:t>
      </w:r>
      <w:r w:rsidRPr="007A18D8">
        <w:rPr>
          <w:rFonts w:cs="Times New Roman"/>
          <w:i/>
          <w:iCs/>
          <w:noProof/>
          <w:szCs w:val="24"/>
        </w:rPr>
        <w:t>61</w:t>
      </w:r>
      <w:r w:rsidRPr="007A18D8">
        <w:rPr>
          <w:rFonts w:cs="Times New Roman"/>
          <w:noProof/>
          <w:szCs w:val="24"/>
        </w:rPr>
        <w:t>, 249–265. https://doi.org/10.1016/j.envsoft.2014.04.002</w:t>
      </w:r>
    </w:p>
    <w:p w14:paraId="38E2F7E5" w14:textId="77777777" w:rsidR="007A18D8" w:rsidRPr="007A18D8" w:rsidRDefault="007A18D8" w:rsidP="007A18D8">
      <w:pPr>
        <w:widowControl w:val="0"/>
        <w:autoSpaceDE w:val="0"/>
        <w:autoSpaceDN w:val="0"/>
        <w:adjustRightInd w:val="0"/>
        <w:spacing w:line="240" w:lineRule="auto"/>
        <w:ind w:left="480" w:hanging="480"/>
        <w:rPr>
          <w:rFonts w:cs="Times New Roman"/>
          <w:noProof/>
          <w:szCs w:val="24"/>
        </w:rPr>
      </w:pPr>
      <w:r w:rsidRPr="007A18D8">
        <w:rPr>
          <w:rFonts w:cs="Times New Roman"/>
          <w:noProof/>
          <w:szCs w:val="24"/>
        </w:rPr>
        <w:t xml:space="preserve">Burchard, H., &amp; Baumert, H. (1995). On the performance of a mixed-layer model based on the κ-ε turbulence closure. </w:t>
      </w:r>
      <w:r w:rsidRPr="007A18D8">
        <w:rPr>
          <w:rFonts w:cs="Times New Roman"/>
          <w:i/>
          <w:iCs/>
          <w:noProof/>
          <w:szCs w:val="24"/>
        </w:rPr>
        <w:t>Journal of Geophysical Research</w:t>
      </w:r>
      <w:r w:rsidRPr="007A18D8">
        <w:rPr>
          <w:rFonts w:cs="Times New Roman"/>
          <w:noProof/>
          <w:szCs w:val="24"/>
        </w:rPr>
        <w:t xml:space="preserve">, </w:t>
      </w:r>
      <w:r w:rsidRPr="007A18D8">
        <w:rPr>
          <w:rFonts w:cs="Times New Roman"/>
          <w:i/>
          <w:iCs/>
          <w:noProof/>
          <w:szCs w:val="24"/>
        </w:rPr>
        <w:t>100</w:t>
      </w:r>
      <w:r w:rsidRPr="007A18D8">
        <w:rPr>
          <w:rFonts w:cs="Times New Roman"/>
          <w:noProof/>
          <w:szCs w:val="24"/>
        </w:rPr>
        <w:t>, 8523–8540. https://doi.org/10.1029/94JC03229</w:t>
      </w:r>
    </w:p>
    <w:p w14:paraId="764CE6DA" w14:textId="77777777" w:rsidR="007A18D8" w:rsidRPr="007A18D8" w:rsidRDefault="007A18D8" w:rsidP="007A18D8">
      <w:pPr>
        <w:widowControl w:val="0"/>
        <w:autoSpaceDE w:val="0"/>
        <w:autoSpaceDN w:val="0"/>
        <w:adjustRightInd w:val="0"/>
        <w:spacing w:line="240" w:lineRule="auto"/>
        <w:ind w:left="480" w:hanging="480"/>
        <w:rPr>
          <w:rFonts w:cs="Times New Roman"/>
          <w:noProof/>
          <w:szCs w:val="24"/>
        </w:rPr>
      </w:pPr>
      <w:r w:rsidRPr="007A18D8">
        <w:rPr>
          <w:rFonts w:cs="Times New Roman"/>
          <w:noProof/>
          <w:szCs w:val="24"/>
        </w:rPr>
        <w:t xml:space="preserve">Burchard, H., Bolding, K., Kühn, W., Meister, A., Neumann, T., &amp; Umlauf, L. (2006). Description of a flexible and extendable physical-biogeochemical model system for the water column. </w:t>
      </w:r>
      <w:r w:rsidRPr="007A18D8">
        <w:rPr>
          <w:rFonts w:cs="Times New Roman"/>
          <w:i/>
          <w:iCs/>
          <w:noProof/>
          <w:szCs w:val="24"/>
        </w:rPr>
        <w:t>Journal of Marine Systems</w:t>
      </w:r>
      <w:r w:rsidRPr="007A18D8">
        <w:rPr>
          <w:rFonts w:cs="Times New Roman"/>
          <w:noProof/>
          <w:szCs w:val="24"/>
        </w:rPr>
        <w:t xml:space="preserve">, </w:t>
      </w:r>
      <w:r w:rsidRPr="007A18D8">
        <w:rPr>
          <w:rFonts w:cs="Times New Roman"/>
          <w:i/>
          <w:iCs/>
          <w:noProof/>
          <w:szCs w:val="24"/>
        </w:rPr>
        <w:t>61</w:t>
      </w:r>
      <w:r w:rsidRPr="007A18D8">
        <w:rPr>
          <w:rFonts w:cs="Times New Roman"/>
          <w:noProof/>
          <w:szCs w:val="24"/>
        </w:rPr>
        <w:t>, 180–211. https://doi.org/10.1016/j.jmarsys.2005.04.011</w:t>
      </w:r>
    </w:p>
    <w:p w14:paraId="7F413127" w14:textId="77777777" w:rsidR="007A18D8" w:rsidRPr="007A18D8" w:rsidRDefault="007A18D8" w:rsidP="007A18D8">
      <w:pPr>
        <w:widowControl w:val="0"/>
        <w:autoSpaceDE w:val="0"/>
        <w:autoSpaceDN w:val="0"/>
        <w:adjustRightInd w:val="0"/>
        <w:spacing w:line="240" w:lineRule="auto"/>
        <w:ind w:left="480" w:hanging="480"/>
        <w:rPr>
          <w:rFonts w:cs="Times New Roman"/>
          <w:noProof/>
          <w:szCs w:val="24"/>
        </w:rPr>
      </w:pPr>
      <w:r w:rsidRPr="007A18D8">
        <w:rPr>
          <w:rFonts w:cs="Times New Roman"/>
          <w:noProof/>
          <w:szCs w:val="24"/>
        </w:rPr>
        <w:t xml:space="preserve">Burchard, H., &amp; Petersen, O. (1999). Models of turbulence in the marine environment - A comparative study of two-equation turbulence models. </w:t>
      </w:r>
      <w:r w:rsidRPr="007A18D8">
        <w:rPr>
          <w:rFonts w:cs="Times New Roman"/>
          <w:i/>
          <w:iCs/>
          <w:noProof/>
          <w:szCs w:val="24"/>
        </w:rPr>
        <w:t>Journal of Marine Systems</w:t>
      </w:r>
      <w:r w:rsidRPr="007A18D8">
        <w:rPr>
          <w:rFonts w:cs="Times New Roman"/>
          <w:noProof/>
          <w:szCs w:val="24"/>
        </w:rPr>
        <w:t xml:space="preserve">, </w:t>
      </w:r>
      <w:r w:rsidRPr="007A18D8">
        <w:rPr>
          <w:rFonts w:cs="Times New Roman"/>
          <w:i/>
          <w:iCs/>
          <w:noProof/>
          <w:szCs w:val="24"/>
        </w:rPr>
        <w:t>21</w:t>
      </w:r>
      <w:r w:rsidRPr="007A18D8">
        <w:rPr>
          <w:rFonts w:cs="Times New Roman"/>
          <w:noProof/>
          <w:szCs w:val="24"/>
        </w:rPr>
        <w:t>(1–4), 29–53. https://doi.org/10.1016/S0924-7963(99)00004-4</w:t>
      </w:r>
    </w:p>
    <w:p w14:paraId="03079E08" w14:textId="77777777" w:rsidR="007A18D8" w:rsidRPr="007A18D8" w:rsidRDefault="007A18D8" w:rsidP="007A18D8">
      <w:pPr>
        <w:widowControl w:val="0"/>
        <w:autoSpaceDE w:val="0"/>
        <w:autoSpaceDN w:val="0"/>
        <w:adjustRightInd w:val="0"/>
        <w:spacing w:line="240" w:lineRule="auto"/>
        <w:ind w:left="480" w:hanging="480"/>
        <w:rPr>
          <w:rFonts w:cs="Times New Roman"/>
          <w:noProof/>
          <w:szCs w:val="24"/>
        </w:rPr>
      </w:pPr>
      <w:r w:rsidRPr="007A18D8">
        <w:rPr>
          <w:rFonts w:cs="Times New Roman"/>
          <w:noProof/>
          <w:szCs w:val="24"/>
        </w:rPr>
        <w:t xml:space="preserve">Joehnk, K. D., Stepanenko, V. M., Bueche, T., Gal, G., Goyette, S., Janssen, A. B. G., … Wen, L. (2015). Integrated modelling of lakes in the climate system - a summary from ASLO Granada and more. </w:t>
      </w:r>
      <w:r w:rsidRPr="007A18D8">
        <w:rPr>
          <w:rFonts w:cs="Times New Roman"/>
          <w:i/>
          <w:iCs/>
          <w:noProof/>
          <w:szCs w:val="24"/>
        </w:rPr>
        <w:t>4th Workshop on “Parameterization of Lakes in Numerical Weather Prediction and Climate Modelling"</w:t>
      </w:r>
      <w:r w:rsidRPr="007A18D8">
        <w:rPr>
          <w:rFonts w:cs="Times New Roman"/>
          <w:noProof/>
          <w:szCs w:val="24"/>
        </w:rPr>
        <w:t>, (August). https://doi.org/10.13140/RG.2.1.2658.1924</w:t>
      </w:r>
    </w:p>
    <w:p w14:paraId="56464BEE" w14:textId="77777777" w:rsidR="007A18D8" w:rsidRPr="007A18D8" w:rsidRDefault="007A18D8" w:rsidP="007A18D8">
      <w:pPr>
        <w:widowControl w:val="0"/>
        <w:autoSpaceDE w:val="0"/>
        <w:autoSpaceDN w:val="0"/>
        <w:adjustRightInd w:val="0"/>
        <w:spacing w:line="240" w:lineRule="auto"/>
        <w:ind w:left="480" w:hanging="480"/>
        <w:rPr>
          <w:rFonts w:cs="Times New Roman"/>
          <w:noProof/>
          <w:szCs w:val="24"/>
        </w:rPr>
      </w:pPr>
      <w:r w:rsidRPr="007A18D8">
        <w:rPr>
          <w:rFonts w:cs="Times New Roman"/>
          <w:noProof/>
          <w:szCs w:val="24"/>
        </w:rPr>
        <w:t xml:space="preserve">Umlauf, L., &amp; Burchard, H. (2003). A generic length-scale equation for geophysical turbulence models. </w:t>
      </w:r>
      <w:r w:rsidRPr="007A18D8">
        <w:rPr>
          <w:rFonts w:cs="Times New Roman"/>
          <w:i/>
          <w:iCs/>
          <w:noProof/>
          <w:szCs w:val="24"/>
        </w:rPr>
        <w:t>Journal of Marine Research</w:t>
      </w:r>
      <w:r w:rsidRPr="007A18D8">
        <w:rPr>
          <w:rFonts w:cs="Times New Roman"/>
          <w:noProof/>
          <w:szCs w:val="24"/>
        </w:rPr>
        <w:t xml:space="preserve">, </w:t>
      </w:r>
      <w:r w:rsidRPr="007A18D8">
        <w:rPr>
          <w:rFonts w:cs="Times New Roman"/>
          <w:i/>
          <w:iCs/>
          <w:noProof/>
          <w:szCs w:val="24"/>
        </w:rPr>
        <w:t>61</w:t>
      </w:r>
      <w:r w:rsidRPr="007A18D8">
        <w:rPr>
          <w:rFonts w:cs="Times New Roman"/>
          <w:noProof/>
          <w:szCs w:val="24"/>
        </w:rPr>
        <w:t>(2), 235–265. https://doi.org/10.1357/002224003322005087</w:t>
      </w:r>
    </w:p>
    <w:p w14:paraId="61DBDE0D" w14:textId="77777777" w:rsidR="007A18D8" w:rsidRPr="007A18D8" w:rsidRDefault="007A18D8" w:rsidP="007A18D8">
      <w:pPr>
        <w:widowControl w:val="0"/>
        <w:autoSpaceDE w:val="0"/>
        <w:autoSpaceDN w:val="0"/>
        <w:adjustRightInd w:val="0"/>
        <w:spacing w:line="240" w:lineRule="auto"/>
        <w:ind w:left="480" w:hanging="480"/>
        <w:rPr>
          <w:noProof/>
        </w:rPr>
      </w:pPr>
      <w:r w:rsidRPr="007A18D8">
        <w:rPr>
          <w:rFonts w:cs="Times New Roman"/>
          <w:noProof/>
          <w:szCs w:val="24"/>
        </w:rPr>
        <w:t xml:space="preserve">Umlauf, L., &amp; Burchard, H. (2005). Second-order turbulence closure models for geophysical boundary layers. A review of recent work. </w:t>
      </w:r>
      <w:r w:rsidRPr="007A18D8">
        <w:rPr>
          <w:rFonts w:cs="Times New Roman"/>
          <w:i/>
          <w:iCs/>
          <w:noProof/>
          <w:szCs w:val="24"/>
        </w:rPr>
        <w:t>Continental Shelf Research</w:t>
      </w:r>
      <w:r w:rsidRPr="007A18D8">
        <w:rPr>
          <w:rFonts w:cs="Times New Roman"/>
          <w:noProof/>
          <w:szCs w:val="24"/>
        </w:rPr>
        <w:t xml:space="preserve">, </w:t>
      </w:r>
      <w:r w:rsidRPr="007A18D8">
        <w:rPr>
          <w:rFonts w:cs="Times New Roman"/>
          <w:i/>
          <w:iCs/>
          <w:noProof/>
          <w:szCs w:val="24"/>
        </w:rPr>
        <w:t>25</w:t>
      </w:r>
      <w:r w:rsidRPr="007A18D8">
        <w:rPr>
          <w:rFonts w:cs="Times New Roman"/>
          <w:noProof/>
          <w:szCs w:val="24"/>
        </w:rPr>
        <w:t>(7–8 SPEC. ISS.), 795–827. https://doi.org/10.1016/j.csr.2004.08.004</w:t>
      </w:r>
    </w:p>
    <w:p w14:paraId="0D76D943" w14:textId="6DA7E098" w:rsidR="007A18D8" w:rsidRPr="00E04007" w:rsidRDefault="007A18D8">
      <w:pPr>
        <w:rPr>
          <w:lang w:val="en-IE"/>
        </w:rPr>
      </w:pPr>
      <w:r>
        <w:rPr>
          <w:lang w:val="en-IE"/>
        </w:rPr>
        <w:fldChar w:fldCharType="end"/>
      </w:r>
    </w:p>
    <w:sectPr w:rsidR="007A18D8" w:rsidRPr="00E04007">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6C779C"/>
    <w:multiLevelType w:val="hybridMultilevel"/>
    <w:tmpl w:val="FA982C2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4C43"/>
    <w:rsid w:val="00346414"/>
    <w:rsid w:val="003505F4"/>
    <w:rsid w:val="005A0E34"/>
    <w:rsid w:val="005E5132"/>
    <w:rsid w:val="0062585C"/>
    <w:rsid w:val="007A18D8"/>
    <w:rsid w:val="00813FC9"/>
    <w:rsid w:val="00850F04"/>
    <w:rsid w:val="008F7E79"/>
    <w:rsid w:val="00A14C43"/>
    <w:rsid w:val="00AE56E0"/>
    <w:rsid w:val="00BE3561"/>
    <w:rsid w:val="00DE19B2"/>
    <w:rsid w:val="00E04007"/>
    <w:rsid w:val="00E75B96"/>
    <w:rsid w:val="00EA1CE2"/>
    <w:rsid w:val="00FD3D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73D1A"/>
  <w15:docId w15:val="{BFC356D5-98CA-4EA4-BD7B-42C66AFA1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styleId="TableGrid">
    <w:name w:val="Table Grid"/>
    <w:basedOn w:val="TableNormal"/>
    <w:uiPriority w:val="39"/>
    <w:rsid w:val="005E5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E51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13FC9"/>
    <w:rPr>
      <w:color w:val="0000FF"/>
      <w:u w:val="single"/>
    </w:rPr>
  </w:style>
  <w:style w:type="character" w:styleId="UnresolvedMention">
    <w:name w:val="Unresolved Mention"/>
    <w:basedOn w:val="DefaultParagraphFont"/>
    <w:uiPriority w:val="99"/>
    <w:semiHidden/>
    <w:unhideWhenUsed/>
    <w:rsid w:val="00EA1CE2"/>
    <w:rPr>
      <w:color w:val="605E5C"/>
      <w:shd w:val="clear" w:color="auto" w:fill="E1DFDD"/>
    </w:rPr>
  </w:style>
  <w:style w:type="paragraph" w:styleId="ListParagraph">
    <w:name w:val="List Paragraph"/>
    <w:basedOn w:val="Normal"/>
    <w:uiPriority w:val="34"/>
    <w:qFormat/>
    <w:rsid w:val="00DE19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github.com/gotm-model/code" TargetMode="External"/><Relationship Id="rId13" Type="http://schemas.openxmlformats.org/officeDocument/2006/relationships/hyperlink" Target="https://groups.google.com/forum/" TargetMode="External"/><Relationship Id="rId3" Type="http://schemas.openxmlformats.org/officeDocument/2006/relationships/styles" Target="styles.xml"/><Relationship Id="rId7" Type="http://schemas.openxmlformats.org/officeDocument/2006/relationships/hyperlink" Target="https://gotm.net/manual/stable/pdf/a4.pdf" TargetMode="External"/><Relationship Id="rId12" Type="http://schemas.openxmlformats.org/officeDocument/2006/relationships/hyperlink" Target="https://github.com/fabm-model/fabm/wiki"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otm.net/" TargetMode="External"/><Relationship Id="rId11" Type="http://schemas.openxmlformats.org/officeDocument/2006/relationships/hyperlink" Target="https://github.com/tadhg-moore/gotmtool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tadhg-moore/GOTMr" TargetMode="External"/><Relationship Id="rId4" Type="http://schemas.openxmlformats.org/officeDocument/2006/relationships/settings" Target="settings.xml"/><Relationship Id="rId9" Type="http://schemas.openxmlformats.org/officeDocument/2006/relationships/hyperlink" Target="http://projects.au.dk/wet/" TargetMode="External"/><Relationship Id="rId14" Type="http://schemas.openxmlformats.org/officeDocument/2006/relationships/hyperlink" Target="https://bolding-bruggema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7A9A5-5C71-4C20-A2B1-4D15A53DD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8</Pages>
  <Words>4715</Words>
  <Characters>2688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rit Mesman</dc:creator>
  <cp:lastModifiedBy>Tadhg Moore</cp:lastModifiedBy>
  <cp:revision>5</cp:revision>
  <dcterms:created xsi:type="dcterms:W3CDTF">2019-07-29T15:39:00Z</dcterms:created>
  <dcterms:modified xsi:type="dcterms:W3CDTF">2019-07-3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89221a-431b-37ad-a3ed-de23f8d44d78</vt:lpwstr>
  </property>
  <property fmtid="{D5CDD505-2E9C-101B-9397-08002B2CF9AE}" pid="24" name="Mendeley Citation Style_1">
    <vt:lpwstr>http://www.zotero.org/styles/apa</vt:lpwstr>
  </property>
</Properties>
</file>